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cstheme="minorHAnsi"/>
        </w:rPr>
        <w:id w:val="1503700846"/>
        <w:docPartObj>
          <w:docPartGallery w:val="Cover Pages"/>
          <w:docPartUnique/>
        </w:docPartObj>
      </w:sdtPr>
      <w:sdtEndPr>
        <w:rPr>
          <w:rFonts w:eastAsia="Times New Roman"/>
          <w:color w:val="212529"/>
          <w:sz w:val="24"/>
          <w:szCs w:val="24"/>
          <w:lang w:eastAsia="en-GB"/>
        </w:rPr>
      </w:sdtEndPr>
      <w:sdtContent>
        <w:p w14:paraId="536C517F" w14:textId="62E3C53C" w:rsidR="00573033" w:rsidRPr="0087633F" w:rsidRDefault="00573033" w:rsidP="00624A0A">
          <w:pPr>
            <w:jc w:val="both"/>
            <w:rPr>
              <w:rFonts w:cstheme="minorHAnsi"/>
            </w:rPr>
          </w:pPr>
          <w:r w:rsidRPr="0087633F">
            <w:rPr>
              <w:rFonts w:cstheme="minorHAnsi"/>
              <w:noProof/>
            </w:rPr>
            <mc:AlternateContent>
              <mc:Choice Requires="wpg">
                <w:drawing>
                  <wp:anchor distT="0" distB="0" distL="114300" distR="114300" simplePos="0" relativeHeight="251662336" behindDoc="0" locked="0" layoutInCell="1" allowOverlap="1" wp14:anchorId="7D7F4C5A" wp14:editId="17A10305">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9"/>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342B5EEF"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KAAAAAAAA&#10;ACEAmxsUEWhkAABoZAAAFAAAAGRycy9tZWRpYS9pbWFnZTEucG5niVBORw0KGgoAAAANSUhEUgAA&#10;CWAAAAGPCAYAAADYsOteAAAACXBIWXMAAC4jAAAuIwF4pT92AAAAGXRFWHRTb2Z0d2FyZQBBZG9i&#10;ZSBJbWFnZVJlYWR5ccllPAAAY/VJREFUeNrs3e1uG2l6LuoqkqKoL9qR7e1xz3gjwUJmgPVjAQtY&#10;+RkkJ7DzJ0AOYR3APqucQI5jY//dQSYTz7TbbUmWKFmiLX5sPmS91ttsutuyVRI/rgt4UaWiu+mu&#10;Utti8eb9lOPx+P8qAAAAAJbD9WT1JutssgaTdTRZV2VZXjo1AAAAAMAyKgWwAAAAgBVxPFkRxLoq&#10;ZsGs67Ise04LAAAAAPCQBLAAAACAVRchrMvipjkrglnHTgsAAAAAcB8EsAAAAIB1ldqyUnPWpWAW&#10;AAAAAHDXBLAAAACATXNd3LRlXVXbXlmW104NAAAAAHBbAlgAAAAAN1JbVgSzjmJbluWl0wIAAAAA&#10;fI4AFgAAAMCvi2BW3pwV4wx7TgsAAAAAIIAFAAAA8PUihBXBrNScFcGsY6cFAAAAADaHABYAAADA&#10;3UtjDFNzVrRm9cqyvHZqAAAAAGC9CGABAAAA3J98jOFgso4m66osy0unBgAAAABWkwAWAAAAwHJI&#10;YwyjOSuCWddlWfacFgAAAABYbgJYAAAAAMstQliXxU1zVgSzjp0WAAAAAHgQzclqVasxWVsCWAAA&#10;AACrKbVlpeasS8EsAAAAALgT02BVMQtbxdqerLI69jMCWAAAAADr5bq4acu6qra9siyvnRoAAAAA&#10;+Ik8WBUrglft2/5LBLAAAAAANkdqy4pg1lFsy7K8dFoAAAAAWGOpySpt8/GBd0IACwAAAIAIZuXN&#10;WTHOsOe0AAAAALAi8vaq+fGBdRlN1iCWABYAAAAAnxMhrAhmpeasCGYdOy0AAAAAPID59qp8fGCd&#10;PhazsNV1tcaT9SH/BQJYAAAAANxWGmOYmrOiNatXluW1UwMAAADAN5hvr8qbreoU97WG2Tbtj77k&#10;HxbAAgAAAOCu5GMMo379aLKuyrK8dGoAAAAAyOTtVanZqu6QVQpWRXvVp/GB1bFvIoAFAAAAwH1I&#10;YwyjOSuCWddlWfacFgAAAIC1lbdXzY8PrMt8e1U+PrA2AlgAAAAAPKQIYV0WN81ZEcw6dloAAAAA&#10;VkLeXjU/PrAu8+1VEa4aF7NmqwchgAUAAADAMkptWak561IwCwAAAOBBpGBVaq/KxwfWKW+vyscH&#10;Lh0BLAAAAABWSdxwS21ZV9W2V5bltVMDAAAA8NXm26vy8YF1yturUrNVGh+4MgSwAAAAAFgXqS0r&#10;gllHsS3L8tJpAQAAAPgkb69K4wNTs1VdUntVBKsGxU/HB64FASwAAAAA1l0Es/LmrBhn2HNaAAAA&#10;gDWVt1fNjw+sy3x7VT4+cO0JYAEAAACwqSKEdZltI5h17LQAAAAAK2C+vWq7uBkfWJcUskrtVfn4&#10;wI0mgAUAAAAAP5XGGKbmrGjN6pVlee3UAAAAAPcotVelYFU+PrBOeXtVPj5w5JIsJoAFAAAAAF8m&#10;H2N4lbZlWV46NQAAAMA3yNur8vGBdcrbq+abrbglASwAAAAA+HbRlpWas44m67osy57TAgAAAFTy&#10;9qr58YF1mW+vimYrIasaCGABAAAAQH0ihHVZ3DRnXQpmAQAAwNrK26vmxwfWZb69Kh8fyD0RwAIA&#10;AACA+5faslJzVgSzjp0WAAAAWHrz7VV5s1Wd8mBVPj6QJdByCgAAAADg3u1W60k6MB7HfdPpDdTU&#10;lnVVbXtlWfrUKgAAANyf+faqrWxbp3j9P8y2+fhAHth4PI5ms+3qy51ilruK74sdDVgAAAAAsPxS&#10;MCs1Zx3FtizLS6cGAAAAvlreXpWPD6z7NX5qr5ofH8gDGI/HB9XufMAqjY48+LV/hwAWAAAAAKy2&#10;GF2YN2fFOMOe0wIAAABTebBqfnxgXebbq/LxgdyD8Xi8W/w8QNUubgJ2+ePfTAALAAAAANZTasxK&#10;2whmHTstAAAArKEUrIpwzfz4wLrMt1flzVbUYDwex/Xcrb5MIwDDfvZ9sPsQvzcBLAAAAADYLGmM&#10;YWrOitasXlmWPoULAADAMptvr8rHB9Ypb69KzVZCVncoGwE4H7D64hGAD00ACwAAAAAI+RjDq7Qt&#10;y/LSqQEAAOCezLdX5eMD635NnNqr5scH8hXG43Fcs+3qyzxgtVPt3+kIwIcmgAUAAAAA/Jpoy0rN&#10;WUeTdV2WZc9pAQAA4Cvl7VX5+MA65e1V8+MD+QJzIwDzgNWDjwB8aAJYAAAAAMDXihDWZXHTnHUp&#10;mAUAAEAlb69KzVZpfGBdUrAqtVfl4wP5jPF4nNqo5gNWKRR34Cz9MgEsAAAAAOCupbas1JwVwaxj&#10;pwUAAGDtpPaqtPLxgXWZb6/KxwdSmRsBuFNdn3wEYDzWdqbuhgAWAAAAAHBf4qZ4asu6qra9six9&#10;EhkAAGB5zbdX5eMD65S3V6XxganZamONx+PURjUfsJpvsOIeCWABAAAAAA8tBbNSc9ZRbMuyvHRq&#10;AAAA7k2EeVKIJx8fWPfrwdReNT8+cGNkIwBDHrBK5z9/nCUkgAUAAAAALLMYXZg3Z8U4w57TAgAA&#10;8FXy9qp8fGCjxuecb6+KZqs0PnBtfWYEYNjProURgGtCAAsAAAAAWEWpMSttI5h17LQAAAD8pL0q&#10;jQ9MzVZ1Se1VKViVjw9cK9kIwHzc307x8wYrNogAFgAAAACwTtIYw9ScFa1ZvbIsr50aAABgjcy3&#10;V+XjA+uUt1fl4wNX2mdGAMbXO9W+EYD8IgEsAAAAAGAT5GMMr9K2LMtLpwYAAFhS8+1V+fjAOuXt&#10;VfPjA1fGeDzOG6rycYBpBGD+OHwTASwAAAAAYNNFW1ZqzjqarOuyLHtOCwAAcE/yYFU+PrBOeXvV&#10;/PjApfaZEYDt7JwZAci9E8ACAAAAAFgsQliXxU1z1qVgFgAA8JVSk1Xa5uMD6zLfXpU3Wy2V8Xic&#10;N1TtVOcmHwEYj7V9G7GsBLAAAAAAAG4ntWWl5qwIZh07LQAAsPHy9qr58YF1mW+vus62D+oXRgDu&#10;ZOfFCEDWggAWAAAAAMDdiDc4UlvWVbXtlWV57dQAAMDamG+vyscH1ilvr8rHB9678Xi8W9yEytK4&#10;v3wEYP44bAQBLAAAAACAeqVgVmrOOoptWZaXTg0AACyl+faqvNmq7tcOKVg1Pz6wVp8ZARj2q60R&#10;gPALBLAAAAAAAB5OjC7Mm7NinGHPaQEAgHuRt1elZqu6Q0YpWBUhq/nxgXduPB7nDVXzIwDDgW8D&#10;+HYCWAAAAAAAyyc1ZqVtBLOOnRYAALi1vL1qfnxgXebbq/Lxgd/sMyMA4+udat8IQLhnAlgAAAAA&#10;AKsjjTFMzVnRmtUry/LaqQEAYIPl7VXz4wPrMt9elY8PvLXxeBy/193qy0UjAPPHgSUjgAUAAAAA&#10;sPryMYZXaVuW5aVTAwDAmkjBqtRelY8PrFPeXpWPD/wi2QjAPEDVLm5GHRoBCGtAAAsAAAAAYL1F&#10;W1ZqzjqarOuyLHtOCwAAS2i+vSofH1invL0qNVul8YE/Mx6P4/ezXX25aATg9j38noElIoAFAAAA&#10;ALCZIoR1Wdw0Z10KZgEAcE/y9qo0PjA1W9UltVdFsGpQ/HR84PwIwDxgtVPcBMKMAAQWEsACAAAA&#10;ACCX2rJSc1YEs46dFgAAbilvr5ofH1iX+faqj//6r/+6/S//8i/RbvW5EYC71WMAX00ACwAAAACA&#10;LxFvYqW2rKtq2yvL8tqpAQDYWPPtVdvFTVtUbf7hH/6h+J//8382u93u8O///u9bjx8/bvyv//W/&#10;osnKCEDgQQhgAQAAAADwLVIwKzVnHcW2LMtLpwYAYC2k9qoUrMrHB96pf/qnf9qP7W9+85utP/zh&#10;D+X29vbob//2b7cODw+LR48ejV6+fLnd6XTGLgmwbASwAAAAAACoS4wuzJuzYpxhz2kBAFhKeXtV&#10;Pj7wm/zjP/7jTrfbnTZi/ff//t/3Yjv5ur23t9d+9OjR4K/+6q+2f/Ob34za7fboyZMng8ljo8nx&#10;ocsBrBIBLAAAAAAA7ltqzErbCGYdOy0AALVLTVZpm48P/GIvXrxo/t3f/d103N/f/M3fdHZ2dprV&#10;8WmD1dbWVuPg4GD6eKfTGe7u7kaoajA5Pp78mo9CVsC6EcACAAAAAGBZpDGGqTkrWrN6ZVleOzUA&#10;AF8sb6+aHx/4i9IIwIODg8bLly+nAaqnT5/ubG1tTf/Zw8PDvUX/XKvVGne73cHOzs5wb29vFCGr&#10;drs9fv78+cDlADaBABYAAAAAAMsuH2N4lbZlWV46NQDAhppvr4rxgWUxC1v9xP/4H/+j/dd//dfT&#10;UYJpBOD29nbz8PBwGrDa3d3d6nQ6XzRqcPLPXLdardHjx4+Hk/3B5N8zevnypbA8sPEEsAAAAAAA&#10;WGXRlpWas44KwSwAYH3Mt1d9Gh+YjwD8zW9+s3V4eDgNUC0aAXhbk39u2mQVIav9/f3h5Ovhs2fP&#10;Bp1OZ+ySACwmgAUAAAAAwDqKxqzL4qY567Isy57TAgAsoU/tVf/8z//c3d/fbw0Gg500ArDb7bb3&#10;9vamAavPjQC8rQhZbW1tjZ8+fXrdbrdHT548GUyeZ/To0aOhywFwewJYAAAAAABsktSWlZqzIph1&#10;7LQAAHUZj8ftf/u3f9s7OTkp+/3+o+vr63asra2t7mTbuM0IwNuY/DuHk393hKqmYasXL158bLfb&#10;4+fPnw9cFYC7JYAFAAAAAAA3wayzbNsry/LaqQEAFhmPxwfVboSntl+9etW4uLjY/8tf/rIzGo2i&#10;xap7eXnZ6Pf7zbp+D61Wa9ztdqcjA/f29kaHh4eD7e3t0cuXL/0MA3CPBLAAAAAAAODz4s3LNM4w&#10;gllHsS3L8tKpAYD1Mx6PdyebFJjKA1bThqrT09P98/Pz9vHxcevjx4+No6Ojrevr63JyrFXn7+vw&#10;8PC61WqNHj9+PNzf3x8eHBwMhawAlocAFgAAAAAAfJ00xjA1ZsU4w57TAgDLZTweR6Bqt/pyZ7JS&#10;WGq/2m4XVcAq9Pv98u3bt63z8/PmxcVF8/T0tDkYDBonJydbdf4+Dw4OpqMCnz59ep1CVs+ePRt0&#10;Op2xqwiw3ASwAAAAAADgbqXGrLSNYNax0wIAdysbATgfsJpvsFro1atXWx8+fIhgVev9+/eNq6ur&#10;Zq/Xi9GBZV2/506nM9zd3R1FyKrdbo+ePHky6Ha7o0ePHg1dUYDVJYAFAAAAAAD3I7VlpeasaUir&#10;LEvjgwCgMh6Po4lqu/oyD1jtVPv5iMBf9ebNmxgVWL5+/bodowLPzs5adYesWq3WuNvtDh49ejRt&#10;tHrx4sXHdrs9fv78+cAVBlhPAlgAAAAAAPCwIoAVbVkxxjCNM7wqy/LSqQFgHcyNAMwDVmkEYP74&#10;rZ2dnUVzVeP4+DiarJoRsrq8vGz0+/1mXf9NKWS1s7Mz3NvbGx0eHg62t7dHL1++FKwG2EACWAAA&#10;AAAAsLxSW1YEs44KwSwAlshnRgC2qxUO7uq5+v1++fbt21aErD5+/Ng4Ojraikar8/PzVp3/jYeH&#10;h9etVmv0+PHj4f7+/vDg4GD47NmzQafTGfsOACARwAIAAAAAgNUTjVmXxU1z1mVZlj2nBYBvNTcC&#10;MMb+RcApHwEYj7Xrev5Xr15tnZ+fNy8uLpqnp6fNwWDQODk52arzv/ng4GA6KvDp06fX7XZ79OTJ&#10;k4GQFQC3IYAFAAAAAADrI7VlpeasCGYdOy0Am+0XRgBGqKpZfOMIwNuKkNWHDx8iWBUjAxtXV1cx&#10;QrA1GAzKup6z0+kMd3d3R48ePZqGrV68ePGx2+3G10PfIQB8KwEsAAAAAABYfymYdZZte2VZXjs1&#10;AKtrPB5HaKpZfZnG/eUjAPPH79WbN29iVGD5+vXrdowKPDs7a11eXjb6/X5tv59WqzXudruDnZ2d&#10;4d7e3ihCVu12e/z8+fOB7xYA6iSABQAAAAAAmysCWGmcYQSzjmJbluWlUwPwMD4zAjDsV9taRwDe&#10;xtnZWTRXNY6PjyNs1Tg6OtqqO2QVDg8Pr1PIarI/2N7eHr18+VKoGIAHI4AFAAAAAAAsksYYpsas&#10;GGfYc1oAvs54PE4NVfm4vzQCMBws4++73++Xb9++bZ2fnzcvLi6ap6enzRgZOPm6VefzRsiq1WqN&#10;Hj9+PNzf3x8eHBwMnz17Nuh0OmPfTQAsGwEsAAAAAADgNlJjVtpGMOvYaQE20WdGAMbXO9X+g40A&#10;vK1Xr15tffjwoXFyctKKkNVgMIj9rTqf8+DgYLC1tTV++vTpdbvdHj158mTQ7XZHjx49GvruAmCV&#10;CGABAAAAAAB3IbVlpeasaUirLEsjoYCVMh6P5xuq5kcA5o+vlDdv3kybrCJk9f79+0Y0WfV6vdZg&#10;MCjres5OpzPc3d2NUNU0bPXixYuP7XZ7/Pz584HvNgDWhQAWAAAAAABQpwhgRVtWjDFM4wyvyrK8&#10;dGqA+/SZEYDtaoWDdfjvjJDVx48fy9evX7evr6/Ls7Oz1uXlZaPf79fWxNVqtcbdbnews7Mz3Nvb&#10;Gx0eHg5iZKCQFQCbQgALAAAAAAB4KKktK4JZR4VgFnBL4/E4wlPb1ZeLRgDGY+11++8+OzuL5qrG&#10;8fFxhK0aR0dHWxG2Oj8/b9X5vIeHh9etVmv0+PHjYYSstre3Ry9fvtR0CMDGE8ACAAAAAACWTTRm&#10;XRY3zVmXZVn2nBbYDHMjAPOAVYSqmsUKjwC8jX6/X759+3Y6MvDi4qJ5enraHAwGjZOTk606n/fg&#10;4GA6KvDp06fX+/v7w2iyevbs2aDT6Yx9dwLAYgJYAAAAAADAqkhtWak5K4JZx04LrIbxeByhqfkA&#10;VT4CMD2+UV69erX14cOHCFa13r9/37i6umrWHbLqdDrD3d3dUYSs2u326MmTJ4Nutzt69OjR0Hcq&#10;ANyeABYAAAAAALDqUjDrLNv2yrI0FgtqNjcCMBqq0gi8/Wq7liMAb+vNmzcxKrB8/fp1O4Wser1e&#10;azAYlHU9ZwpZPXr0aNpo9eLFi4/tdnv8/Pnzge9cALhbAlgAAAAAAMC6igBWGmcYwayj2JZleenU&#10;wC8bj8cH1e6iEYDhwFn6qbOzswhVNY6Pj6PJqjn5unV5edno9/u1tXq1Wq1xt9sd7OzsDPf29kaH&#10;h4eD7e3t0cuXLwVQAeAeCWABAAAAAACbKI0xTI1ZMc6w57SwzrIRgCEPWG30CMDb6Pf75du3b1sR&#10;svr48WPj6Oho6/r6ujw/P2/V+byHh4fXrVZr9Pjx4+H+/v7w4OBg+OzZs0Gn0xm7KgDw8ASwAAAA&#10;AAAAbqTGrLSNYNax08KyGo/HEZjarb5cNAIwf5wvkEJW5+fnzYuLi+bp6WlzMBg0Tk5Otup83oOD&#10;g+mowKdPn1632+3RkydPBkJWALAaBLAAAAAAAAB+XWrLSs1Z05BWWZbGfFGLbATgfMDKCMA78urV&#10;q60PHz5EsCpGBjaurq5ihGBrMBiUdT1np9MZ7u7ujh49ejTY29sbRsiq2+3G10NXBABWlwAWAAAA&#10;AADA14sAVrRlxRjDNM7wqizLS6eGeePxOEb9bVdf5gGrnWo/Hms7U3fnzZs3MSqwfP36dTtGBZ6d&#10;nbXqDlm1Wq1xt9sdRMgqGq1evHjxsd1uj58/fz5wRQBgPQlgAQAAAAAA1CO1ZUUw66gQzFpLcyMA&#10;84CVEYD35OzsLJqrGsfHxxG2ahwdHW1dXl42+v1+s87nPTw8vN7Z2Rnu7e2NJvuD7e3t0cuXL7Xi&#10;AcAGEsACAAAAAAC4X9GYdVncNGddlmXZc1qWy3g8jtBUs/hpgKpd3DRUpce5B/1+v3z79m3r/Py8&#10;eXFx0YyQVTRaTb5u1fm8EbJqtVqjx48fD/f394cHBwfDZ8+eDTqdzthVAQASASwAAAAAAIDlkNqy&#10;UnNWBLOOnZa7MzcCMMb+RXjHCMAl8urVq60Usjo9PW0OBoPGycnJVp3PeXBwMB0V+PTp0+t2uz16&#10;8uTJoNvtjh49ejR0RQCALyGABQAAAAAAsNxSMOss2/bKsjTqrDIejw+q3fmAVWqoOnCWlsebN2+m&#10;TVYnJyet9+/fN66urmKEYGswGJR1PWen0xnu7u5GqGoatnrx4sVHISsA4K4IYAEAAAAAAKymCGCl&#10;MYaDyTqarKuyLC/X4T8uGwEY8oCVEYArIEJWHz9+LF+/ft2OUYFnZ2ety8vLRr/fr+2atVqtcbfb&#10;Hezs7Az39vZGh4eHgxgZ+Pz584ErAgDUSQALAAAAAABg/aQxhqkxK8YZ9h76NzUejyN8s1t9mUYA&#10;hv1qmz/Okjs7O4vmqsbx8XGErRpHR0dbEbY6Pz9v1fm8h4eH161Wa/T48eNhhKy2t7dHL1++1AgH&#10;ADwYASwAAAAAAIDNESGsy+KmOeu6LMvjb/2XZiMA5wNWRgCuuH6/X759+3Y6MvDi4qJ5enrajJGB&#10;dYesDg4Opk1WEbLa398fRpPVs2fPBp1OZ+yqAADLRgALAAAAAACA1JaVmrNi9SerUT2eB6x2qn0j&#10;ANfIq1evtj58+NA4OTlpvX//vhEhq8n+Vp3PGSGrra2t8dOnT6/b7fboyZMng263O3r06NHQFQEA&#10;VknLKQAAAAAAANgY25P1tNqPUFW32v8ue/zJZJ1XK0JY/zVZPxazcNb7ybqYrIFTuXrevHkTowLL&#10;169ft1PIqtfrtQaDQVnXc3Y6neHu7m6EqqZhqxcvXnxst9vj58+f+x4CANaGBiwAAAAAAIDVF6Gq&#10;CE+1J+tZdeyguGmu+u03/vuj6SpCOifFLJQVDVl/rr7+oZiNM+xXiwd0dnYWoapGhKyur6/Lydet&#10;y8vLRr/fr62trNVqjbvd7nRk4N7e3ujw8HCwvb09evny5bUrAgBsAgEsAAAAAACA5ZQ3VOUBq9Rg&#10;1S1uAlYPpVGtaMuKEYa9yTqarHeT9cdi1pb1odpyR1LI6vj4OBqtGkdHR1sRtjo/P691+s3h4eF1&#10;q9UaPX78eLi/vz88ODgYClkBAAhgAQAAAAAA3LfURjUfsIpwVT4icJVFW1Y0LkUjVgSzYnxhtGRF&#10;Y9Z/FrPAVgSzTn07LNbv98u3b9+2zs/PmxcXF83T09PmYDBonJycbNX5vAcHB9NRgU+fPr1OIatn&#10;z54NOp3O2FUBAPjMD78CWAAAAAAAAN8sNVSFPGB1sODxTRctTYNi1pYVQaxox/p+sn4sZkGt99Wx&#10;wSacjFevXm19+PAhglWt9+/fN66urqLdqjUYDMq6nrPT6Qx3d3dHjx49Guzt7Q2fPHky6Ha78fXQ&#10;tycAwO0JYAEAAAAAACy2aARg+K7aLsMIwHUSjVkROoqWrGjOioDWD8UsmBVjDc+q4/1V+w978+ZN&#10;jAosX79+3Y5RgWdnZ626Q1atVmvc7XYHEbKKRqsXL158bLfb4+fPnw98qwEA3C0BLAAAAAAAYNOk&#10;hqoY+fes2k8jAPPHWQ6NakVbVowzjGDWm2IW1HpVzNqyPlTbB3N2dhbNVY3j4+NosmpGyOry8rLR&#10;7/ebdT1nClnt7OwM9/b2RoeHh4Pt7e3Ry5cvr33bAADcHwEsAAAAAABgHSwaAdiujs8/znqI9qgI&#10;N0UjVgSzYnxhtGRFY9afJ+vdZMVIvdO7esJ+v1++ffu2dX5+3ry4uGgeHR1tRaPV5OtWnf+hh4eH&#10;161Wa/T48ePh/v7+8ODgYPjs2bNBp9MZ+zYAAFiCH0zH4/H/Xe2PJiul4YfVKqpj6Ye3E6cMAAAA&#10;AAC4JxGYSgGqfBzgdwseh1wEomLUXrRlRXNWtGN9X60IaqXGrIXj+F69erWVQlanp6fNwWDQODk5&#10;2arzN3xwcDAdFfj06dPrdrs9evLkyaDb7Y4ePXo0dDkBAJZbBLD+9y1+/U4x+yRBhLJG1bGP2eN5&#10;cKv3uR9aAQAAAACAjbZoBOBBtfLH4a7F+1zRnHVyeXn5cTAY9C4uLt5O1vG7d++OT05OPpydnV1N&#10;jtcSeup0OsPd3d0IVU3DVi9evPgoZAUAsPpuG8C6jRTWCpfVfgSyFgW3rqoFAAAAAACspryhKo37&#10;y0cAdoubgBXciw8fPpSj0ai8urpqTLbFx48fyxgZOBgMyrlf2ignhsPh+/F43J9szye/9u1knZ2f&#10;n3///v373uTf9aHf73/4tedstVrjbrc72NnZGe7t7Y0iZNVut8fPnz9XXAAAsKbqDGDdRrtaIeZ0&#10;px96I5Q1H9wS1gIAAAAAgPvxuRGAcaxdGAHIEkiBqhS26vf7nwtZfY3IZUV460MEsyb/zneTFeGs&#10;o0aj8efJsZOtra3LnZ2ds+3t7dHLly+vXREAgM2zLAGs24hA1k61H8GsVMkanziYD27FD7nnLjMA&#10;AAAAAPxE3lC1aARgehyWQrRXffjwoRGhqghXpSar2Nb5vNFcFaMC0zbarSJo1Wg04uFWMXuvqlfM&#10;3o86nawfJ+v7yTouZu9dnbp6AADrbxUDWLe1X21j5OE420+icatR7Z/4lgAAAAAAYEUtGgEYvqu2&#10;RgCy9NKowAhbRbgq9uNYnc8Z4apmsznudDrjRqMRAatp0CoCV1/5r4ySgAiGxftO/Wp7VMzCWT9M&#10;1vvJuihm4S0AANbAJgSwbmOnuGnOSiMP87DWZTH7NEPo+cEYAAAAAIB78Ntqu2gEYP44rIQYFViN&#10;DIxGqyLtR9iqLilQFWGraK/a2dkZpbDVPf6nN6oVbVkxzSWCWdGUFcGs15N1VswCW33fJQAAq0UA&#10;6+u1sxe3EcyK4FYEstKrgzQGMQhrAQAAAACQyxuqUoCqXR2ffxxWTowHjGBVarRKIwPjWF3PGcGq&#10;GA8YYavJ+rR/zyGrrxHnJN5TiuBVvL90XNwEs6Ix610xG2d44TsLAGBJf6ATwLoX8UPzTrXfr36Q&#10;LoqbkNZ8cOvKKQMAAAAAWDkRmFoUoPpuweOw8lKgKhqtRqNR2e/3y+FwWEbYqs7nrdqrpqMDo9Uq&#10;QlZxbE1Pc0xmifeR4sP+0Zx1OlnfF7Nw1pvJGlbHAAB4QAJYy2m/2r4vbkYexicb5oNb19UP2wAA&#10;AAAA1CdvqHpW7R9UK38c1k60V1WjAqcNVhGuimPRbFXn80a4qtlsjjudzqeQVTRaRfCKqXifKN43&#10;ijGG/Wp7VMzCWdGalRqzTGgBALgHAlirb6f6ITtCWelVR4xETMGtfnb8xOkCAAAAAJiK8FS32l80&#10;ArBb3ASsYO2lUYFV2KpI4wPrfM4IVUW4KkJWjUZjOiowHXNFvlqjWvEB/njvKN4bSmMMXxWzD/8L&#10;ZgEA3DEBrM2SwlrX1UrBrWb1eB7c6vnhGwAAAABYMfmIvzxgFcfahRGAbLg0KjCCVSlkFYGrCF7V&#10;JQWqotEq2quq8YHTsJUrcq+iLSveD4oP7sd7Q8fFbIRhCmgdVY/1nSoAgK/4YUsAi89oVyvEJyG2&#10;ilkga1FwS1gLAAAAAKhThKYiPPW5EYDpcdh4MSawClZNtzEyMB2r6zkjWBXjASNsNVlFGhUYYStX&#10;ZCXEh/PjfZ54vyeasyKM9WO1IqSVxhkCAPAZAljchQhi7VT7KayV9tvFz4NbV04ZAAAAAGy8+Yaq&#10;FLAyAhB+RRoVmBqt+v1+ORwOp2GrOp+3aq8qos0qWq0icJXCVqyleF8nvqeiJSuasd4Ws1BWbKM1&#10;K4JZp04TAIAAFg9jv9rGnPE08vCs+GmIK260RGjr3OkCAAAAgJXy22q7aARg/jjwC1LIKpqrosEq&#10;wlVxLMYH1vm8Ea5qNpvjTqczTqMChayY06hWvIcTH7qPUFa0Zr2brFfF7P2feK/H9BQAYGMIYLHs&#10;IpSVmrPSq7vLYnFw68TpAgAAAIBa5CP+8oCVEYDwjSJQlYWtimp84PRYXaK5KhqsImxVtViN0zFX&#10;hG8QbVnxnk60ZcX7OjG+8Li4CWgdVY/1nSoAYO1+EBLAYo20i5vmrHzkYbN6PD6JkW4CCWsBAAAA&#10;sOniXlka95cHqL5b8DjwDdKowBS2ijaraLWKsFVdzxmNVdFcFcGqyUrjA6dhK1eEBxAfrI9GrF4x&#10;e78mRhhGMCver4mgVowzvHCaAIBVJYDFpopQVj7ycKv6wX9RcKtXqMkFAAAAYHWkhqr4sOKzat8I&#10;QKhZClSlsFW/3689ZBUiWJVCVmlUYBxzRVgR8V5M/D8SQaxoxno7Wd8Xs3GGf56s4WSdOk0AwLIT&#10;wIIvs19tY+Rhp5gFsuKFQLv4eXDryukCAAAA4I7FqL9utZ8HrFJDVbe4GQcI1CQbFTgNV0XIajgc&#10;ltFoVefzVu1VRYwMjDGB1djA6TFYU41qRVtWvO+SxhhGQOtVcdOY5QP0AMBSEMCCGl4LF7MwVjRn&#10;pdr2s+p4Hty6rl44AAAAALCZ8hF/ecDKCEB4YDEqMIWsIlwVwas4VudzRriq2WyOO53OOI0KjKBV&#10;BK5cEfgkwo7xHky81xLBrBhfeFzMAlox1jDasgSzAID7/yFFAAseVAprxYuEcbUfoaz54JawFgAA&#10;AMDqiNBU3N/JRwAeFDcNVUYAwhKIUYHVyMAIWxVpP8JWdUmBqghbpVGBQlZwd/+LFbPgVXxAPt5T&#10;iUBWBLNivGGMNexXCwDgzglgwepoFzfNWVGtu1XcjDucD26dOF0AAAAAdypvqMoDVkYAwhKLkNVo&#10;NCqjvSqCVdFmFa1WEbaq6zkjWBXjASNYNVmf9qPRyhWBBxHvocT/8/HeSQSwYoxhBLLeTdafi5tx&#10;hgAAX00AC9b3xURqzkphrXz8YR7c6hWqeAEAAIDNldqo5gNWcQ/FCEBYASlQlcJW/X6/HA6H09GB&#10;dT5vtFdF2CrarCJklRqtXBFYGY1qxQfc432TCGXFCMMIaL0qZu+vnDpNAMCXEMACwn61jZGHnWIW&#10;yHpfzEJc8aJjWNwEt66cLgAAAGDJpYaqkAesDhY8DqyAaK+qRgVOG6xSk1XdIasIV6WRgbGtmqym&#10;YStgbcWfK/EB9vhQe7wn8pdi9v5JjDOMsYYRyorGLB9uBwBufoAQwAJuaae4ac5KNyrPquPzwS1h&#10;LQAAAOCu5G1UeYDqu2prBCCsgTQqsApbFRG4imN1PmeEqiJc1el0xo1GYzoqMB1zRYD5PzKK2Xsh&#10;8R5JjDA8KmbNWb1q268WALBhBLCAOrWLm+asuFkRwa2o8k03SGPeerRvXVfHAQAAgM2TGqriHsKz&#10;aj+NAMwfB9ZEGhUYwaoUsorAVQSv6pICVdFklUYFprCVKwLcgXj/I5qz4n2PCGC9LmaBrHjv40/F&#10;LLR14TQBwPoSwAKW6cVJPvJwq7hp0FoU3AIAAACW16IRgO1icYMVsIZiPGBqr4pgVRoZGMfqes4I&#10;VsV4wAhbTVaRRgVG2MoVAR5Io1rxHke85xGhrGjNivasPxaz90NOnSYAWH0CWMCqSs1Zl5PVKW6C&#10;W6lxK6RRieawAwAAwLfLRwDGqL9utf/dgseBDZACVanRqt/vl8PhsIywVZ3PW7VXFdFmFa1WEbgS&#10;sgJWTPw5Ge9hRFtWvKfxl8k6K2YBrTfFLLAlmAUAq/SXuwAWsAF2qhcy0Zy1V8wCWe+LnzZupeDW&#10;ldMFAADAhlk0AvCgWvnjwAaK9qoYDxhBqwhcRbgqjkWzVZ3PG+GqZrM57nQ6n0JWqdEKYM21itn7&#10;GPEB82jKisasCGb9UMxCWReFD54DwNIRwAL4qRTW6lUvcprVC5xFwS1hLQAAAJZV3lCVxv3lIwC7&#10;xU3ACqBIowKrsFVRNVtNj9UlQlURroqwVRWwGqdjrgjAz//YrLbxYfNoznpdzIJZJ9W2Xy0A4AEI&#10;YAF8vXa1IqwVH73bKma1wCm4FS960qjEc6cLAACAb/S5EYBPq9enRgACvyiNCkxhq2izqjtkFY1V&#10;0VwVIavYr8YHTsNWrgjAnYj3I2KkYbwPER8cf1XMPlj+42T9Of74L2atWQBAjQSwAO7vBVA+8jCF&#10;teJFUbv4eXALAACAzZEaqkIa95ePAMwfB/hFMSawaq+abiNklY7V9ZwpZBXtVZNVpFGBEbZyRQAe&#10;TKNa0YoV7038qZhN+Yi2rAhpRTDr1GkCgLshgAWwnFJz1uVkdaoXRx+LWYgrD25F+5ZZ7wAAAMtn&#10;0QjA8F21NQIQ+GrZqMBpuKrf75fD4XAatqrzeav2qiLarGJMYDU2cHoMgJURf1fEh8HjvYV4j+Go&#10;mDVm/Ve1H6Gsi8J7DwBwu79gBbAAVt5OcdOctVe9KHpf3DRupeCWsBYAAMC3yxuq5kcA5o8DfLMY&#10;FZhCVhGuiuBVHKvzOSNc1Ww2x51OZ5xGBUbQKgJXrgjA2mtV23i/IUJYb4tZMCveX4jmrH61AIA5&#10;AlgAm6Vd3DRnpZGH8cmWFNyK49G+dVUtAACATbBoBGC7Oj7/OMCdikBV1mhVVOMDp8fqkgJVEbZK&#10;owKFrAD4BfFeQjRnxYSOeO8gRhhGOCuCWjHaMN5fuHCaANhkAlgA/NILqtScFZ+s3CpmYa1OcdO4&#10;lUYlnjtdAADAkonA1KIA1XcLHgeo1YcPH6K9qkxhq2izilarCFvV9ZwRrIrxgBGsmqw0PnDaaOWK&#10;AHBXf91UK1qxIpgVYayzyfpxsv44WcNiNtIQANaeABYAdyU1Z8XIwwhpRSgrbiLGp8YjrJWPSgQA&#10;APhaeUPVs2r/oFr54wD3KgWqUtiq3++Xw+FwOjqwzudN7VURsorAVWq0ckUAeEDxd1+8H5AmbxwV&#10;sw94xzjDN8Xs/QPBLADW6y8/ASwAHkCEsUbVi6wYf5iCWzvFz4NbAADA+ovwVLfaXzQCsFvcBKwA&#10;Hkw2KnDaYJWarOoOWcWowDQyMLYRuEphKwBYMa1qG/f/Y2xhjDL8r+rrH6tjA6cJgFUjgAXAssub&#10;s6JZK2ryFwW3el6UAQDAUslH/OUBqzjWLowABJZYGhUYYasIV8V+HKvzOSNc1Ww2x51OZ5xGBUbQ&#10;KgJXrggAGyDeB4hAc9z/j3v/r4pZOCveG4jRhv1qAcBSEsACYJ20i5vmrNhuFbNa4xTcipBWGpV4&#10;5XQBAMBXidDUdvH5EYDpcYClFqMCq5GB0WhVpP0IW9UlBaoibJVGBaawlSsCAAs1qhXhq7iv/x/F&#10;rCUr2rL+GH+lV18DwIMSwAJgU8WnaVJzVrx4S2GtrerrXvHTUYkAALDO5huqUoDqu2prBCCwkmI8&#10;YASrUqNVGhkYx+p6zghWxXjACFtN1qd9ISsAuFPxd3nc54/JGHE//4didi8/xhm+qfZPnSYA7u0v&#10;JgEsAPgiqTkrRh52qhdvEc6KkFZq3Er1yAAAsCx+W20XjQDMHwdYWSlQFY1Wo9Go7Pf75XA4LCNs&#10;VefzVu1V09GB0WoVIas45ooAwINrVdu4dx8hrPjwdTRnRVArmrOiMWvgNAFwlwSwAODu5c1Ze8VN&#10;cGun+HlwCwAAbitvqMoDVkYAAmsr2quqUYHTBqsIV8WxaLaq83kjXNVsNsedTudTyCoarSJ4BQCs&#10;nGjMSh+kjvW6WhHM+lMxG3PYd5oA+BoCWADwsPLmrGjWGhc/DW7F2q9eAPpEDgDA+orA1NNqf9EI&#10;wPxxgLWVRgVWYasijQ+s8zkjVBXhqghZNRqN6ajAdMwVAYCN0KhWhK/inny0ZUVzVnyI+t+L2b35&#10;C6cJgF8igAUAqyM+nbNo5GEKbkVIK41KvHK6AACWQmqoip/fnlX7RgACGy2NCkxhq2izisBV7Ncl&#10;Baqi0Sraq6rxgdOwlSsCAHxG3IOP+/IRwIr77z8Us3GG30/WX4rZffhTpwmA6V8aAlgAsLZSc1bc&#10;TO5ULwy3itkneeJ4PioRAIAvF6P+utV+HrBKDVXd4mYcIMBGijGB0V4VYavYRsgqHavrOSNYFeMB&#10;I2w1WUUaFRhhK1cEALhjrWobH5iOEFbcf/+P6ut0DIANIoAFAIQIY30sZp/YifGHEcoaFYsbtwAA&#10;1lE+4i8PWBkBCPAZaVRgarTq9/vlcDichq1qfQE7a68qos0qWq0icJXCVgAADywas9K99FivqxX3&#10;2aM1K0YZDpwmgPUjgAUA3FYe1upU+/1icXALAOChRWgqwlP5CMCD4qahKj0OwAIpZBXNVdFgFeGq&#10;OBbjA+t83ghXNZvNcafTGadRgUJWAMAKa1Qr7qFHACvasqIlK+6j/3sxu8fed5oAVpcAFgBQp7w5&#10;q129sIwXkSm4FSGuNCrRp34AgC+VN1TlASsjAAG+UgSqsrBVUY0PnB6rSzRXRYNVhK2qFqtxOuaK&#10;AAAbIu6fR2tW3De/nKw/F7P76d8Xs8as2L9wmgBW4A90ASwAYEnEi8xFIw+3JmtYzMJaefsWALB+&#10;fltt5wNW8bOBEYAA3yiNCkxhq2izilarCFvV9ZzRWBXNVRGsmqw0PnAatnJFAAB+UauYfXA5PsB8&#10;VMzul0dz1km1Tp0igOUhgAUArKrUnBU37aNR610xq3Deqo7HG7UpuAUAPJx8xF8esDICEKAGKVCV&#10;wlb9fr/2kFWIYFUKWaVRgXHMFQEAuHPxYeb42S5CWNGO9baYNWedFbPWrDhm4gTAPRPAAgA2Qd6c&#10;tVfMPik0Km4at+IFa6s6DgD8uryNKg9QfVdtjQAEqFE2KnAaroqQ1XA4LKPRqtYXVrP2qiJGBsaY&#10;wGps4PQYAAAPrlGtuM8dIw3/q5g1Z8UHlv+9OtZ3mgDqIYAFAPBTeXNWNGtdFrNPC6Xg1nUxa986&#10;caoAWEO/zf4+fFbtpxGA+eMA3IM0KjDCVhGuiv04VusLonZ73Gw2x51OZ5xGBUbQKgJXrggAwEqK&#10;kH58CDnCV3G/O9qyYqLEj5P1p2J2L/zCaQL4xj9sBbAAAL5a3pwVb0wPqhexKbiVwlq9QuUzAA8n&#10;mqi61X4esFrUYAXAPYtRgdXIwGi0KtJ+hK3qkgJVEbZKowKFrAAANlLc345713EPO9qyTotZKOvH&#10;6tipUwTwZQSwAADuT2rOyoNbW8VN41aMRHxfCGsB8OvyEYB5wOq7BY8D8MAiZDUajcrUaBVtVjE6&#10;MMJWdT1nBKtiPGAEqybr0340WrkiAAD8iriHHT+rxv3saMd6W8yas44n600hmAXwMwJYAADLKQ9j&#10;xfjDqISOUSMR2IpPHuWjEgFYH4tGAB5UK38cgCWTAlUpbNXv98vhcFhG2KrWFw47O6MIW0WbVYSs&#10;UqOVKwIAQA0a1YoPF8c0iP8qZs1ZEdT6z2IW1vIBY2AjCWABAKy+PKyVxh+m4NZ84xYA9y9vqErj&#10;/vIRgN3iJmAFwBKL9qpqVOC0wSo1WdUdsopwVRoZGNuqyWoatgIAgCUQPw/HfegIZcX96WjLig8V&#10;xyjDGGmYAlsA6/sHoQAWAMBGyZuz2tWL3hTcOqt+TRqVCMDnfW4E4NPqz1cjAAFWWBoVWIWtighc&#10;xbE6nzNCVRGu6nQ640ajMR0VmI65IgAArLD4cHDcg47JDj8Us5asCGVFOCuNOARYeQJYAAB8Tt6c&#10;1a5eJEdgK8Ygfpis62LWvnXmVAFrJDVUhTTuLx8BmD8OwApLowIjWJVCVhG4iuBVXVKgKpqs0qjA&#10;FLZyRQAA2DBx/zmasyKEdVZtoznreLLeTNapUwSsEgEsAADuSmrOyoNbqSVgvnEL4D4tGgEYvqu2&#10;RgACrKkYD5jaqyJYlUYGxrG6njOCVTEeMMJWk1WkUYERtnJFAADg13+krlbcX452rO+LWXNWNGj9&#10;Z3XMPWZg6QhgAQDwEPLmrL3Jele9qN6qXkg3q8eunCrgF6SGqgh4Pqv20wjA/HEA1lgaFZgarfr9&#10;fjkcDssIW9X6A+2svaqINqtotYrAlZAVAADUJn6+j/vG8SHfNM7wbTH7UHCMNDyvHgN4mD+kBLAA&#10;AFhyeXNWp3pxHfaqF9dhu3qBDay+RSMA29Xx+ccB2BApZBXNVdFgFeGqOBbNVrX+INpuj5vN5rjT&#10;6YzTqMDUaAUAACyNmMgQ949TMCvGF/6lmLVnxbELpwiomwAWAADrJG/Omg9upcatNCoRuD8RmFoU&#10;oPpuweMAbLA0KrAKWxURuIr9OFaXaK6KBqsIW8V+hKzSMVcEAABWWtwvjuasuB8c94d/LGYBrTfV&#10;EswC7owAFgAAmyw1Z8UL8XiDLQJbMQbxw2RdFz8dlQj83KIRgAfVyh8HgE/SqMAUtoo2q7pDVtFY&#10;Fc1VEbKK/Wp84DRs5YoAAMDGaVQr7g1HCCuasiKY9W6yXhWzBi2AWxHAAgCALxM11pfVfgpupdkz&#10;841bsMoiPNWt9heNAOwWNwErAFgoxgRW7VXTbYSs0rG6njOFrKK9arKKNCowwlauCAAA8AXi9Up8&#10;WDfu86Zxhm+LWXNWjDSMgJb7v8DiP0AEsAAA4M7lzVnzwa1e8dNRiXAf8hF/ecAqjrULIwAB+ArZ&#10;qMBpuKrf75fD4XAatqr1B61Ze1URbVYxJrAaGzg9BgAAUJO4zxvhqxhnGMGsaM6KUNb31bG+UwSb&#10;TQALAAAeVt6c1a5euKcX9O+r/dS4BfOeVt8fnxsBmB4HgK8WowJTyCrCVRG8imO1/oDUbo+bzea4&#10;0+mM06jACFpF4MoVAQAAlkh82DY+hJKCWefV9k21Lpwi2AwCWAAAsFov5sP8yMOt4qfBrUunaqXN&#10;N1SlANV31dYIQADuXASqskarohofOD1WlxSoirBVGhUoZAUAAKyJRrUikHVUzMYYxjbGGL6arFOn&#10;CNaLABYAAKyv1JwVwa14I7NfveiP0NZ18dPGLer322q7aARg/jgA1OLDhw/RXlWmsFW0WUWrVYSt&#10;6nrOCFbFeMAIVk1WGh84bbRyRQAAgA0Ur7/ifm3cq40wVowwjGBWNGj9pTo2cJpgBf/nFsACAACK&#10;nzZnNYqbsFa4qm4KXHvx/zN5Q1UKULWr4/OPA0DtUqAqha36/X45HA6nowPrfN4qWDUdHRiBq9Ro&#10;5YoAAAB8sbhHG/df0zjDaMmKUNaP1bG+UwTLSwALAAC4rbw5az64dVXtN7P9VROBqUUBqu8WPA4A&#10;9y4bFThtsEpNVnWHrCJclUYGxjZarVLYCgAAgNrEvdZ4vZeCWdGSFa1ZEc46Lkw5gKUggAUAANR9&#10;cyA1Z80Ht95nv+Y+wlp5Q9Wzat8IQACWVhoVGGGrCFfFfhyr8zkjXNVsNsedTmecRgVG0CoCV64I&#10;AADAUmlU67yYBbJ+rLZvJ+tVIZgF90oACwAAWCYpjJUHt7aKxY1b4WCyutX+ohGA3erXAMBSilGB&#10;1cjAaLQq0n6EreqSAlURtkqjAlPYyhUBAABYedGWFfdXY2RhtGV9X9wEs36otsBd/48ngAUAACyZ&#10;3cn6XbX/pLgJU/2+2u5M1stq/6TaRlDrvNq/Km4atfJ9AHgQMR4wglWp0SqNDIxjdT1nBKtiPGCE&#10;rSbr076QFQAAwEaLD7jGvdQ0zvC0mI0y/LFaA6cIvo4AFgAAcF8iNBXhqd3iJkD1pFrhd9VjdYmA&#10;1nW1/67aXhc3wa18HwBuJQWqotFqNBqV/X6/HA6HZYSt6nzeqr1qOjowWq0iZBXHXBEAAABuIRqz&#10;4vVrGmP4rtpGOOtNMWvTAn6BABYAAPAt8gBVhKoiQJU3VOWPr5K8OStCWemTXyfZrzlx+QE2S7RX&#10;VaMCpw1WEa6KY9FsVefzRriq2WyOO53Op5BVNFpF8AoAAABq1KhW3CONxqy4J5rGGb6arAunCGYE&#10;sAAAgEXSuL98BGDeUPV7p+iTCGf1qv0IbaVPg/WKxcEtAJZcGhVYha2KND6wzueMUFWEqyJk1Wg0&#10;pqMC0zFXBAAAgCUTbVnRmhX3QiOM9X0xG2cY+z9UW9is/ykEsAAAYGOkEYDhD9X2PkcAMpPCWBHO&#10;SiMP88atPLgFQE3SqMAUtoo2qwhcxX5dorEqmqui0Sr2q/GB07CVKwIAAMCaaBWz+5tpnGGsN9XX&#10;PxbufbKmBLAAAGC1RWDqd9V+GgEY8garJ07TyoqA1nW1/67aXheLg1sAzIkxgdFeFWGr2EbIKh2r&#10;6zlTyCraqyarSKMCI2zligAAALDBojErXo+nYNbb4iacFavvFLHKBLAAAGA5pQBVBKpeVvtGAPJL&#10;8jBWBLTmxx/mwS2AtZFGBaZGq36/Xw6Hw2nYqs7nrdqrimizijGBEbhKYSsAAADgizWqFfcuY3xh&#10;BLRinOHral04RawCASwAALg/eRtVGgEYIwEXBaygThHO6lX7EdpKny7Lxx+eOE3Askghq2iuigar&#10;CFfFsRgfWOfzRriq2WyOO53OOI0KFLICAACAexEfrIrWrLh3GW1Z3xc3wawIar1ziliqb1gBLAAA&#10;+Cb5CMAIVz2t9lNDVR6wglWVwlgRzlo0/jAPbgF8tQhUZWGrohofOD1Wl2iuigarCFtVLVbjdMwV&#10;AQAAgKXUKmb3I9M4w1gR0DqutnDvBLAAAGCxCE1FeCofAZg3WBkBCIvlzVnpU2j5+MM8uAVsoDQq&#10;MIWtos0qWq0ibFXXc0ZjVTRXRbBqstL4wGnYyhUBAACAtRGNWXF/IQ9m/aWY3aeMrQ+RUhsBLAAA&#10;NkkeoIpQVYSr8oaq/HGgfhHKus7258cf5sEtYIWkQFUKW/X7/dpDViGCVSlklUYFxjFXBAAAADZa&#10;o1oRxIpQVgS00jjDV8VszCF8EwEsAABW3edGAP6u+HnAClhdeXNWbNNNkXz84YnTBPcnGxU4DVdF&#10;yGo4HJbRaFXn81btVUWMDIwxgdXYwOkxAAAAgFuIexjRmhX3GiOMlQezfihuGv7h17+ZBLAAAFhS&#10;aQRg+EO1zRuqUsAKYF4EsnrZ/qLxh3lwC/gFMSowhawiXBXBqzhW53NGuKrZbI47nc44jQqMoFUE&#10;rlwRAAAA4B60itn9w++LWWvW22odV8fgJwSwAAC4T4tGAIbfL3gc4L7kzVnpU235+MM8uAVrKUYF&#10;ViMDI2xVpP0IW9UlBaoibJVGBQpZAQAAAEsuGrOiOStCWNGWFU1Zb4rZfcW/FD70ubEEsAAAuAsp&#10;QBWBqjTuL2+o+r1TBKyJCGVdZ/vz4w/z4BYslQhZjUajMtqrIlgVbVbRahVhq7qeM4JVMR4wglWT&#10;9Wk/Gq1cEQAAAGCNNKoVQaxozErNWfH1q2I25pA1JoAFAMDnLBoBuFMsDlgB8HN5c1Zs002WfPzh&#10;idPEXUqBqhS26vf75XA4nI4OrPN5o70qwlbRZhUhq9Ro5YoAAAAAGy7uyURrVtwbfF3cNGfFfgpo&#10;sQ4XWgALAGCjRGDqd9V+jPp7Wu2nhqo8YAXA/YlAVq/az8NaeYgrD26xwaK9qhoVOG2wSk1WdYes&#10;IlyVRgbGtmqymoatAAAAALi1VjG735fast4Ws2DW8WT96PSsFgEsAID1sGgE4JNq5Y8DsB5Sc1bc&#10;oEkjD/Pxh3lwixWVRgVWYasiAldxrM7njFBVhKs6nc640WhMRwWmY64IAAAAwL2Ixqz4oF1qy/qh&#10;2o8PaP7J6VlOAlgAAMsrD1AtGgGYPw4AnxOhrOtqP680TyGuPLjFPUujAiNYlUJWEbiK4FVdUqAq&#10;mqzSqMAUtnJFAAAAAJZWo1pxjy8as1JzVnz9x0J7/oMSwAIAuF+fGwH4u+oxIwABeEh5c1aEstJN&#10;m3z84YnTdDsxHjC1V0WwKo0MjGN1PWcEq2I8YIStJqtIowIjbOWKAAAAAKyVuMcUrVkXxWyMYWrO&#10;inGG0Z7lw5f3cREEsAAA7kSEpiI89bkRgClgBQDrIgJZvWo/Qlv9bD+FuPLg1lpLowJTo1W/3y+H&#10;w2EZYas6n7dqryqizSparSJwJWQFAAAAQKVVzO7P/VcxC2VFQCuCWceT9aPTc3cEsAAAPi8PUEWo&#10;KgWofr/gcQDgl6XmrLjhkz51l4e18v2llEJW0VwVDVYRropj0WxV5/NGuKrZbI47nc6nkFVqtAIA&#10;AACArxCNWfHBwRTMSiMN4wOVf3J6bk8ACwDYRHmAan4EYP44APAwIqB1Xe2/q7bXxU1wK9+/c+/e&#10;vTscDoet9+/fdz9+/Ni5vLzc6Xa7/2+EreoSoaoIV0XYqgpYjdMx3w4AAAAA3JNGtaIpK4JZKaAV&#10;9+j+WGxI2/3XEMACANZFGgEY/lBtd4qbcYBGAALAesqbsyKUlW4CnWS/5mT+Hzo/Pz8YDAZbvV5v&#10;Gra6uro66Pf73dFo1Jr/tePxuNje3v5/9vf3T7/lNxqNVdFcFSGr2K/GB07DVi4jAAAAAEss2rKi&#10;NeuimIWz8pGGPxQ1flhyVbR8jwAASywCU7+r9heNAMwDVgDAZtopbkLYh9nx//bhw4fi48ePxeXl&#10;ZYwOjO2g3+9fT+zc5gnKsiwipPUlvzaFrKK9arKKNCowwlYuFQAAAAArKj5AGB987BSz9+by9+da&#10;1WMRyopRhtGW9Wqyzibrx005QQJYAMBDSAGq3WJxQ5URgADAFxkOh58CVhG26vV6n44t0Cq+8l5I&#10;o9H43dbW1v54PO7H6nQ6Ecy6mhy7jDGB1djAadgKAAAAADZIaqT/P6uVRGNWNGeltqyjaj/asv68&#10;bifBCEIA4K48qVZYNAIwfxwA4FbOz8+LvNFqMBhMj9Vpd3e3aDabRbfbLba2topHjx5Nv4616Lc4&#10;WdfV/rtqe13c1K/noxIBAAAAYFM1qhXjCyOYlZqz4j7a/7eq/1ECWADAL8lHAEZ46mm1bwQgAHDn&#10;IlAVwaqrq6tp2KoaGzhttKrL9vZ20W63p2GrGBl4cHAw/TqO1ygPY8WNpfQpwZNqmwe3AAAAAGAT&#10;RFtWfPLxopiFs1JzVuxHY9ZSf7hRAAsANlOEpiI8lY8AzBuq8nGAAAB3JgWqUtgqvo5Wqwhb1SUa&#10;qyJgFaGqWBGySsdWQISzetV+3GTqV/u94ufBLQAAAABYR61idl/s+2LWlhUN9K8m67hYkntjAlgA&#10;sD7yAFWEquIdRSMAAYB7l48KjLBVr9ebbuPrOkWwKoWsdnZ2PjVabZh0wynCWYvGH+bBLQAAAABY&#10;ZdGYFc1Z/1HMmrMinBXNWRHM+vE+fyMCWACw/NK4v3wEYN5Q9XunCAC4bylQlYet0sjAOqUmq9im&#10;UYGxH41W3FoEtK6r/XfVNh9/mAe3AAAAAGBVpGDW62I2xjA1Z0Uw6091PKEAFgA8jDQCMPyh2hoB&#10;CAAsnTQq8Orqahquiv04VqcUqOp2u59GBaawFQ8mD2PFN8D8+MM8uAUAAAAAy6hRrQhlxQcSU3PW&#10;28n6Y/ENzfECWABwdyIw9btqP40ADKmhKh8HCACwNFJ7VYSsYpuarKLlqi4RpopQVYSr0qjAFLZi&#10;5eVhrdj2q/18/OGJ0wQAAADAkoi2rGjNivtY0Zb1Q3HTnBX7v/rBQwEsAPh1KUAV7wamAJURgADA&#10;SkmjAlOjVQSs4us4XpcUqIqwVaydnZ1PIwOhEoGsXra/aPxhHtwCAAAAgPvUqrbRlnVW3DRnxf6P&#10;6RcJYAGwqfJxf2kEYN5QZQQgALByUsgqtVf1er3pNr6uU7RXRYtVPiowjkEN8uasd9U2H3+YB7cA&#10;AAAAoC7RmBXNWa8n61QAC4B1ko8AjHDV02rfCEAAYG2kQFUetopGq2i2qvUHrd3daaNVt9v9FLJK&#10;x2BJxf8U19n+/PjDPLgFAAAAAF9NAAuAVRChqQhP5SMA8wYrIwABgLWTRgVeXV1Nw1ax6g5ZRagq&#10;wlURskrjA1PYCtZc3pwV2361n48/PHGaAAAAAFik5RQA8EDyAFWEqiJclTdU5Y8DAKylNCowglUp&#10;ZJWO1SWFrCJcFWMDY1RgClvBBtup1peIQFav2s/DWnmIKw9uAQAAALDmBLAAuGupjSofARhjAecD&#10;VgAAGyEfFZgCVvF17NclBaoibBVrZ2fnU9gK+GZxP+3wFr8+NWdFICvV2OXjD/PgFgAAAAArSAAL&#10;gC+RRgCGP1TbvKEqBawAADZSNFZFsCq1V/V6vU/H6hSBqghW5aMCYz8CWMDSyMNa/8ev/NoIZV1X&#10;+++y4ynElQe3AAAAAFgS5Xg8/t9OA8BGWjQCMPx+weMAABsvBaryRqvBYDAdH1inFKjqdrufmq2E&#10;rIDip81Z8QdRGnmYjz88+f/Zu5vdyNEjDaMqoDb0gou2Uatet++sL92ANxJALyggG9D4zWFkRVen&#10;LClLn5Q/5wAEP1LCYJAbl6SnI3xMAAAAAOOZgAVwfSqgSlBV6/76hKrffEQAAM9LUJWwal3XfWxV&#10;awMTYI2SyVWZYFVrA/tEK4BnTHffJxW/tBIxQdaynRNtPbZzRVw93AIAAADgDQRYAJfh2ArA6e54&#10;YAUAwAsqqKrYKs+ZapXYapSaXpWoKlfWB9Y7gMHyO8Bf3vD9NTkrQVaN+euxVj8DAAAA3DwBFsDn&#10;yV/aft3OWfX3j+1cE6p6YAUAwBv1VYGJrZZlGR5ZRcKqiqymabr7+vXr/h3ABemx1rcXvjeB1m47&#10;P2z33d33cKufAQAAAK6SAAvg/R1bAfj37epfBwDgJyWsSmBVsVUiq3o3UoKqhFV9VWDOmWgFcGN6&#10;YfrSlK0+OStRVq08vG/fc+8jBQAAAC7Nl6enp999DAAv6gFVoqrEVX1CVf86AADvLKsC+0SrrA3M&#10;u5EqqJrn+bAqsGIrAIZLnLVs50Rbj9t5ufsebvUzAAAAwKcxAQu4Zc+tAPz17q+BFQAAg9Ukq3Vd&#10;9/dctT5wlMRUiaoSV9WqQJEVwFnI7y1/ecP31+SsBFlV6PaJW/0MAAAA8K4EWMA1SjQ1bed/bvc+&#10;oaoCKwAAPlgFVZlelSlWec5Uq8RWo9T0qkRVuaZpOqwMBOBq9Fjr2wvfm0Brt50ftvvu7ni4BQAA&#10;APAiARZwKY6tAIzfjnwdAIBP1FcFJrZalmV/z/NImV6VKVYJqxJZ1UQrAPjxfzLa+aUpWz3GSqBV&#10;Kw9r4lYPtwAAAIAb9eXp6el3HwPwiXpA9eMKwP51AADOSAVVPbaqlYEj1SSr3GtVYM6ZcgUAnyxx&#10;1rKdE209bufl7q/hFgAAAHBFTMACRji2AnDa3ocVgAAAF6JWBa7rug+scuXdSImqElfN83xYH1ix&#10;FQCcsfyu9Zc3fH/FWImzjq0/7OEWAAAAcOa/FAB4jQRTv27nYysAe2AFAMAFqVWBCasqsqp3o1Rk&#10;lbiqVgVWbAUAN6LHWt9e+N4EWrvt/LDd+/rDHm4BAAAAH0yABVRAlb90VUD19+3qXwcA4ILVqsCa&#10;aJXAKs95P0oFVYmtck3TdIitAIA36f/j+dKUrR5jJdD6cf1hD7cAAACAd/Dl6enpdx8DXJ0eUB1b&#10;Adi/DgDAlajIqqZXLcuyv+d5pARVCav6qkCRFQBchB5r5f64nfv6w3sfEwAAAPxvJmDB5egrABNP&#10;/WM7/7p9zQpAAIAbUEFVj60y0SqTrYb+Y/Rvf9tPtJrn+RBZ1TsA4GJN2/UaCbKWdj62/rCHWwAA&#10;AHAzBFjw+RJN5Rddz60ArMAKAIAbUqsC13Xdx1a5arLVKImqElfV2sA+0QoAuHn5XXJff/jthe/v&#10;k7Metntff9jDLQAAALj4H5qB99cDqkRVP06osgIQAIBDUFWxVZ5HR1aZWJWwKlfWBmZVYL0DAHhH&#10;vzxzPiZR1q6df1x/2MMtAAAAODtfnp6efvcxwKv9tt2PrQDsXwcAgL2+KrCmWOU551EqqMrkqlzT&#10;NB1iKwCAC9cnZ+X+uJ37+sN7HxMAAAAfyQQs+L4CMP653a0ABADg1TKxqgKrxFXLshzejZSgKmFV&#10;XxWYcwIsAIArNd19/13eSxJkLdu5x1o94urhFgAAAJxEgMW1SjD163auFYBRE6r6OkAAAHiVrArs&#10;E62yNjDvhv7Ddguq5nk+TLaq2AoAgP8pv//+5Q3fX5OzEmTVP/L6+sMebgEAAMCffgCFS1IBVYKq&#10;CqisAAQA4N0kqEpYta7rPraqtYGZaDVKYqpEVYmralWgyAoA4MP1WOvbS/9svPv/OCse2vuKuHq4&#10;BQAAwJX78vT09LuPgU/W1/3VCsA+oap/HQAAfloFVRVb5TlTrRJbjVLTqxJV5UpkVe8AALhqfXJW&#10;oqxaedjXH977mAAAAC6XCViM0lcAJp76x3a2AhAAgA/RVwUmtlqWZXhkFQmrKrKapukw0QoAgJs1&#10;bVe8tBIxQdaynRNtPbZzRVw93AIAAOAMCLB4q0RT+WVBXwHYJ1T1dYAAADBUwqoEVj22qpWBI9Uk&#10;q9xrVWDOmWgFAAA/Ib+z/+UN31+TsxJk1crDHmv1MwAAAAN/mIMeUCWqSkBlBSAAAGejVgWu67qP&#10;q3LOu5EqqJrn+bAqsGIrAAA4Ez3W+vbSP6v/e+2288N23919D7f6GQAAgDcQYF23WvfXVwDWhCor&#10;AAEAOCs1vSqRVe41ySpTrkZJTJWoKnFVrQqs2AoAAK5M34v90pStPjkrUVatPLxv33PvIwUAAPh/&#10;X56enn73MVyUWgEY/9zuVgACAHARalVgTbRKYJXnvB+lgqrEVrmmaTqsDAQAAH5a4qxlOyfaetzO&#10;y933cKufAQAAro4JWOchf/n5dTvXCsDoE6ysAAQA4CJUZFXTq5Zl2d/zPFKmV2WKVV8VmHcAAMBQ&#10;+TvDL2/4/pqclSCrVh72iVv9DAAAcDE/GDFOBVQJqmrdX59Q9ZuPCACAS1RBVY+tMtEqk61GSlyV&#10;iVbzPB8iq3oHAABchB5rfXvhe/MDxm47P2z33d3xcAsAAODTCLDerk+jqhWAWQl4LLACAICLVqsC&#10;13Xdx1a5RkdWiaoSVyWyqvWBFVsBAAA3pY+0fWnKVo+x8kNLrTysiVs93AIAAHhXX56enn73Mfxp&#10;BWDiqn9s55pQ1QMrAAC4KrUqMGFVRVb1bpSKrBJXZW1gVgVWbAUAADBY4qxlOyfaetzOy91fwy0A&#10;AIAXXfsErGMrAPsEKysAAQC4CX1VYAVWec55lAqqElvlmqbpEFsBAAB8ovxt5Jc3fH/FWImzjq0/&#10;7OEWAABwoz9kXJoeUCWqSlzVJ1T1rwMAwM3IxKqEVTW9almWw7uRElQlrOqrAnNOgAUAAHAFeqz1&#10;7YXvTaC1284P272vP+zhFgAAcCXOJcB6bgXgr3d/DawAAOBmVVDVJ1r98ccf+/WBQ//BvgVV8zwf&#10;JluJrAAAAP6ij/x9acpWj7HyQ92P6w97uAUAAJyxL09PT78P/L+faGrazv/c7n1CVQVWAABAk6Aq&#10;YdW6rvvYqtYGJsAaJZOrMsGq1gb2iVYAAAB8qh5r5f64nfv6w3sfEwAAfI5TJmAdWwEYvx35OgAA&#10;8IwKqiq2ynOmWiW2GqWmVyWqypX1gfUOAACAszXdff8P3l+SIGtp52PrD3u4BQAA/KQeYFVAlb+8&#10;1Lq/PqHqNx8XAAC8TV8VmNhqWZbhkVUkrKrIapqmu69fv+7fAQAAcPXyt5++/vDbC9/fJ2c9bPe+&#10;/rCHWwAAwBFZQfjkYwAAgNMlrEpgVbFVIqt6N1KCqoRVfVVgzploBQAAAAMkytq184/rD3u4BQAA&#10;N0OABQAAr5RVgX2iVdYG5t1IFVTN83xYFVixFQAAAJyxPjkr98ft3Ncf3vuYAAC4BgIsAABoapLV&#10;uq77e65aHzhKYqpEVYmralWgyAoAAIAbkiBr2c491uoRVw+3AADgrAiwAAC4ORVUZXpVpljlOVOt&#10;EluNUtOrElXlmqbpsDIQAAAAeJOanJUgq0ZT9/WHPdwCAIDhBFgAAFylviowsdWyLPt7nkfK9KpM&#10;sUpYlciqJloBAAAAnyJR1m47P7T3FXH1cAsAAE4iwAIA4GJVUNVjq1oZOFJNssq9VgXmnClXAAAA&#10;wMXqk7MSZdXKw77+8N7HBADAjwRYAACcvVoVuK7rPrDKlXcjVVA1z/NhfWDFVgAAAMDNS5C1bOdE&#10;W4/tXBFXD7cAALhiAiwAAM5CrQpMWFWRVb0bJTFVoqrEVbUqsGIrAAAAgHdUk7MSZNV/VdZjrX4G&#10;AODCCLAAAPgwtSqwJlolsMpz3o9SQVViq1zTNB1iKwAAAIAzlEBrt50ftvvu7nu41c8AAJwBARYA&#10;AO+qIquaXrUsy/6e55ESVCWs6qsCRVYAAADAleuTsxJl1crD+/Y99z4mAICxBFgAALxZBVU9tspE&#10;q0y2GilxVSZazfN8iKzqHQAAAAD/U+KsZTsn2nrczsvd93CrnwEAeCUBFgAAz6pVgeu67mOrXDXZ&#10;apREVYmram1gn2gFAAAAwIepyVkJsuq/uusTt/oZAOCmCbAAAG5cBVUVW+V5dGSViVUJq3JlbWBW&#10;BdY7AAAAAC5OAq3ddn7Y7ru74+EWAMDVEWABANyAviqwpljlOedRKqjK5Kpc0zQdYisAAAAAblaP&#10;sRJo1crDmrjVwy0AgIsgwAIAuBKZWFWBVeKqZVkO70ZKUJWwqq8KzDkBFgAAAAD8hMRZy3ZOtPW4&#10;nZe7v4ZbAACfRoAFAHBhsiqwT7TK2sC8G6mCqnme/7Q+UGQFAAAAwBmpGCtx1rH1hz3cAgB4NwIs&#10;AIAzlKAqYdW6rvvYqtYGZqLVKJlclQlWCatqVWBNtAIAAACAK5NAa7edH7Z7X3/Ywy0AgP9JgAUA&#10;8EkqqKrYKs+ZapXYapSaXpWoKlciq3oHAAAAABzVY6wEWj+uP+zhFgBwgwRYAAAD9VWBia2WZRke&#10;WUXCqoqspmk6TLQCAAAAAIbqsVbuj9u5rz+89zEBwHURYAEA/KSEVQmsemxVKwNHqklWudeqwJwz&#10;0QoAAAAAOHsJspZ2Prb+sIdbAMCZEmABALxSrQpc13UfV+WcdyNVUDXP82FVYMVWAAAAAMBN6ZOz&#10;HrZ7X3/Ywy0A4AMJsAAAmppelcgq95pklSlXoySmSlSVuKpWBVZsBQAAAABwgkRZu3b+cf1hD7cA&#10;gJ8kwAIAbk4FVTXRKs9ZHZjYapQKqhJb5Zqm6bAyEAAAAADgE/XJWbk/bue+/vDexwQAzxNgAQBX&#10;KTFVoqqKrZZl2d/zPFKmV2WKVcKqRFY10QoAAAAA4AokyFra+dj6wx5uAcBNEGABABergqoeW2Wi&#10;VSZbjZS4KhOt5nnerw6sSVZ5BwAAAADAQU3O6rFWX3/Ywy0AuFgCLADg7NWqwHVd97FVrtGRVaKq&#10;xFWJrGp9YMVWAAAAAAC8u/zSd7edH9r7irh6uAUAZ0WABQCchVoVmLCqIqt6N0pFVomralVgxVYA&#10;AAAAAJytPjkrUVatPOzrD+99TAB8FAEWAPBh+qrACqzynPMoFVQltso1TdMhtgIAAAAA4OolyFq2&#10;c6Ktx3auiKuHWwDwZgIsAOBdZWJVwqqaXrUsy+HdSAmqElb1VYEiKwAAAAAA3qgmZyXIqpWHff1h&#10;D7cAYE+ABQC8WQVVfaLVH3/8sV8fOFLiqky0muf5MNmq3gEAAAAAwAfLL8V32/mhva+Iq4dbAFwx&#10;ARYA8PxPjv/5zz6sWtd1H1vV2sAEWKNkclUmWNXawD7RCgAAAAAALlSfnJUoq1Ye3rfvufcxAVwm&#10;ARYA3LgKqiq26usDR+nTq7I2MKsC6x0AAAAAANy4xFnLdk609bidl7vv4VY/A/DJBFgAcAP6qsCE&#10;Vcuy7J/zfqSEVZlclWuapkNsBQAAAAAAvJuanJUgq1Ye9olb/QzAAAIsALgSCasSWFVslciq3o2U&#10;oCphVV8VmHMmWgEAAAAAAGclgdZuOz9s993d93CrnwF4JQEWAFzaT0b/+c+fJlplbWDejVRB1TzP&#10;h1WBFVsBAAAAAABXqU/Oyh8iauXhffueex8TgAALAM5SgqqEVeu67mOrXLU+cJTEVImqElfVqkCR&#10;FQAAAAAA8AqJs5btnGjrcTsvd8fDLYCrIsACgE9SQVXFVnnOVKvEVqPU9KpEVbkSWdU7AAAAAACA&#10;D1IxVuKsWvPRJ271cAvg7AmwAGCgviowsdWyLPt7nkdKWJUpVgmrpmk6TLQCAAAAAAC4MAm0dtv5&#10;Ybvv7o6HWwCfQoAFAD+pgqoeW9XKwJFqklXutSow50y0AgAAAAAAuEE9xkqg9eP6wx5uAbwbARYA&#10;vFKtClzXdR9X5Zx3I1VQNc/zYVVgxVYAAAAAAACcLHHWsp0TbT1u577+8N7HBLyGAAsAmloVmLAq&#10;U6xqklXejZKYKlFV4qpaFVixFQAAAAAAAGehYqzEWcfWH/ZwC7gxAiwAbk6tCqyJVgms8pz3o1RQ&#10;ldgq1zRNh9gKAAAAAACAq9InZz1s977+sIdbwBUQYAFwlSqyqulVy7Ls73keKUFVwqq+KlBkBQAA&#10;AAAAwDMSZe3a+cf1hz3cAs6UAAuAi1VBVY+tMtEqk61GSlyViVbzPB8iq3oHAAAAAAAAg/TJWbk/&#10;bue+/vDexwQfT4AFwNmrVYHruu5jq1yjI6tEVYmrElnV+sCKrQAAAAAAAODMJcha2vnY+sMebgE/&#10;QYAFwFmoVYEVW+W53o1SYVWurA3MqsB6BwAAAAAAADekT8562O59/WEPt4AfCLAA+DB9VWDOuec5&#10;51EqqMrkqlzTNB1iKwAAAAAAAODNEmXttvNDe18RVw+34CYIsAB4V5lY1adXLctyeDdSgqqEVX1V&#10;YM4JsAAAAAAAAIBP0SdnJcqqlYd9/eG9j4lLJ8AC4CRZFdgnWmVtYN6NVEHVPM9/Wh8osgIAAAAA&#10;AICLlyBr2c6Jth7buSKuHm7B2RBgAfCsBFUJq9Z13cdWtTYwE61GyeSqTLBKWFWrAmuiFQAAAAAA&#10;AMCmJmclyKpJEX39YQ+3YCgBFsCNq6CqYqs8Z6pVYqtRanpVoqpciazqHQAAAAAAAMA7S5S1284P&#10;7X1FXD3cgjcTYAHcgL4qMLHVsizDI6tIWFWR1TRNh4lWAAAAAAAAAGeqT85KlFUrD+/b99z7mOgE&#10;WABXImFVAquKrRJZ1buRElQlrMr0qloVmHMmWgEAAAAAAABcscRZy3ZOtPW4nZe77+FWP3OlBFgA&#10;F6ZWBa7ruo+rcs67kSqomuf5sCqwYisAAAAAAAAAXqUmZyXIqj/y9olb/cwFEWABnKGaZJXIKvdc&#10;tT5wlMRUiaoSV9WqwIqtAAAAAAAAAPhQCbR22/lhu+/uvodb/cwnE2ABfJIKqmqiVZ6zOjCx1SgV&#10;VCW2yjVN02FlIAAAAAAAAAAXqU/OSpRVKw/v2/fc+5jGEWABDJSYKlFVxVbLsuzveR4p06syxSph&#10;VSKrmmgFAAAAAAAAwE1LnLVs50Rbj9t5uTsebvEKAiyAn1RBVY+tMtEqk61GSlyViVbzPO9XB9Yk&#10;q7wDAAAAAAAAgHdQMVbirPojeJ+41cOtmyXAAnilWhW4rus+tso1OrJKVJW4KpFVrQ+s2AoAAAAA&#10;AAAAzkj+gL7bzg/bfXd3PNy6KgIsgKZWBSasqsiq3o1SkVXiqloVWLEVAAAAAAAAAFyhHmMl0Ppx&#10;/WEPt86eAAu4ObUqsCZaJbDKc96PUkFVYqtc0zQdYisAAAAAAAAA4FmJs5btnGjrcTv39Yf3n/n/&#10;oAALuEqZWJWwqqZXLctyeDdSgqqEVX1VoMgKAAAAAAAAAD5MxViJs46tP+zh1rsQYAEXq4KqmmiV&#10;cyZaZbLVSImrMtFqnufDZKt6BwAAAAAAAABcjD4562G79/WHPdx6lgALOHu1KnBd131slasmW42S&#10;yVWZYFVrA/tEKwAAAAAAAADg5iTK2rXzYf2hAAs4CxVUVWzV1weO0qdXZW1gVgXWOwAAAAAAAACA&#10;1xBgAR+mrwpMWLUsy/4570epoCqTq3JN03SIrQAAAAAAAAAAfpYAC3hXCasSWFVslciq3o2UoCph&#10;VV8VmHMCLAAAAAAAAACAUQRYwEmyKrBPtMrawLwbqYKqeZ4Pk60qtgIAAAAAAAAA+AwCLOBZCaoS&#10;Vq3ruo+tctX6wFESUyWqSlxVqwJFVgAAAAAAAADAuRJgwY2roKpiqzxnqlViq1FqelWiqlyJrOod&#10;AAAAAAAAAMAlEWDBDeirAhNbLcuyv+d5pIRVmWKVsGqapsNEKwAAAAAAAACAayHAgitRQVWPrWpl&#10;4Eg1ySr3WhWYcyZaAQAAAAAAAABcOwEWXJhaFbiu6z6uyjnvRqqgap7nw6rAiq0AAAAAAAAAAG6Z&#10;AAvOUK0KTFiVKVY1ySrvRklMlagqcVWtCqzYCgAAAAAAAACA4wRY8ElqVWBNtEpglee8H6WCqsRW&#10;uaZpOqwMBAAAAAAAAADg7QRYMFBFVjW9almW/T3PI2V6VaZY9VWBeQcAAAAAAAAAwPsSYMFPqqCq&#10;x1aZaJXJViMlrspEq3meD5FVvQMAAAAAAAAA4GMIsOCValXguq772CrX6MgqUVXiqkRWtT6wYisA&#10;AAAAAAAAAD6fAAuaWhVYsVWe690oFVblytrArAqsdwAAAAAAAAAAnDcBFjenrwrMOfc85zxKBVWZ&#10;XJVrmqZDbAUAAAAAAAAAwOUSYHGVMrGqT69aluXwbqQEVQmr+qrAnBNgAQAAAAAAAABwfQRYXKwK&#10;qvpEq6wNzPrAkSqomuf5T+sDRVYAAAAAAAAAALdHgMXZS1CVsGpd131sVWsDE2CNkslVmWBVawP7&#10;RCsAAAAAAAAAACgCLM5CBVUVW+U5U60SW41S06sSVeXK+sB6BwAAAAAAAAAAryHA4sP0VYGJrZZl&#10;GR5ZRcKqiqymabr7+vXr/h0AAAAAAAAAAPwsARbvKmFVAquKrRJZ1buRElQlrOqrAnPORCsAAAAA&#10;AAAAABhFgMVJalXguq77uCrnvBupgqp5ng+rAiu2AgAAAAAAAACAzyDA4lk1ySqRVe65an3gKImp&#10;ElUlrqpVgRVbAQAAAAAAAADAuRFg3bgKqmqiVZ6zOjCx1SgVVCW2yjVN02FlIAAAAAAAAAAAXBIB&#10;1g1ITJWoqmKrZVn29zyPlOlVmWKVsCqRVU20AgAAAAAAAACAayHAuhIVVPXYqlYGjlSTrHLP6sA6&#10;Z8oVAAAAAAAAAABcOwHWhalVgeu67gOrXHk3UqKqxFXzPB/WB1ZsBQAAAAAAAAAAt0yAdYZqVWDC&#10;qoqs6t0oFVklrqpVgRVbAQAAAAAAAAAAxwmwPkmtCqyJVgms8pz3o1RQldgq1zRNh9gKAAAAAAAA&#10;AAB4OwHWQJlYlbCqplcty3J4N1KCqoRVfVWgyAoAAAAAAAAAAN6fAOsnVVBVE61yzkSrTLYaKXFV&#10;JlrN83yYbFXvAAAAAAAAAACAjyHAeqVaFbiu6z62ylWTrUbJ5KpMsKq1gX2iFQAAAAAAAAAA8PkE&#10;WE0FVRVb9fWBo/TpVVkbmFWB9Q4AAAAAAAAAADhvNxdg9VWBNcUqzzmPUkFVJlflmqbpEFsBAAAA&#10;AAAAAACX6yoDrEysqsAqcdWyLId3IyWoSljVVwXmnAALAAAAAAAAAAC4PhcdYGVVYJ9olbWBeTdS&#10;BVXzPB8mW1VsBQAAAAAAAAAA3JazD7ASVCWsWtd1H1vV2sBMtBolMVWiqsRVtSpQZAUAAAAAAAAA&#10;APzoLAKsCqoqtspzplolthqlplclqsqVyKreAQAAAAAAAAAAvMaHBVh9VWBiq2VZ9vc8j5SwKlOs&#10;ElZN03SYaAUAAAAAAAAAAPCz3jXAqqCqx1a1MnCkmmSVe60KzDkTrQAAAAAAAAAAAEY5KcCqVYHr&#10;uu7jqpzzbqQKquZ5PqwKrNgKAAAAAAAAAADgMzwbYNX0qkRWudckq0y5GiUxVaKqxFW1KrBiKwAA&#10;AAAAAAAAgHNzCLAeHh7u/v3vf+9XBya2GqWCqsRWuaZpOqwMBAAAAAAAAAAAuCRf+8N7rhHM9KpM&#10;seqrAvMOAAAAAAAAAADgWhwCrMRSb5W4KhOt5nk+RFb1DgAAAAAAAAAA4NodqqvnplMlqkpclciq&#10;1gdWbAUAAAAAAAAAAHDLvjz9Vz3861//2t8TY1VsBQAAAAAAAAAAwHF/CrAAAAAAAAAAAAB4PQEW&#10;AAAAAAAAAADAiQRYAAAAAAAAAAAAJxJgAQAAAAAAAAAAnEiABQAAAAAAAAAAcCI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n+T4ABAE35+RB1xcKhAAAAAElFTkSuQmCCUEsDBBQABgAIAAAAIQD1ompa2QAA&#10;AAYBAAAPAAAAZHJzL2Rvd25yZXYueG1sTI9Bb8IwDIXvk/YfIk/abaRlG9u6pgihcUYULtxC4zXV&#10;EqdqApR/P7PLuFh+etZ7n8v56J044RC7QArySQYCqQmmo1bBbrt6egcRkyajXSBUcMEI8+r+rtSF&#10;CWfa4KlOreAQioVWYFPqCyljY9HrOAk9EnvfYfA6sRxaaQZ95nDv5DTLZtLrjrjB6h6XFpuf+ui5&#10;N67fvpz068u4ssvFc+j2uKmVenwYF58gEo7p/xiu+IwOFTMdwpFMFE4BP5L+5tXLX6esD7x95C8g&#10;q1Le4le/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MA/y0mT&#10;BQAApBsAAA4AAAAAAAAAAAAAAAAAOgIAAGRycy9lMm9Eb2MueG1sUEsBAi0ACgAAAAAAAAAhAJsb&#10;FBFoZAAAaGQAABQAAAAAAAAAAAAAAAAA+QcAAGRycy9tZWRpYS9pbWFnZTEucG5nUEsBAi0AFAAG&#10;AAgAAAAhAPWialrZAAAABgEAAA8AAAAAAAAAAAAAAAAAk2wAAGRycy9kb3ducmV2LnhtbFBLAQIt&#10;ABQABgAIAAAAIQCqJg6+vAAAACEBAAAZAAAAAAAAAAAAAAAAAJltAABkcnMvX3JlbHMvZTJvRG9j&#10;LnhtbC5yZWxz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4472c4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10" o:title="" recolor="t" rotate="t" type="frame"/>
                    </v:rect>
                    <w10:wrap anchorx="page" anchory="page"/>
                  </v:group>
                </w:pict>
              </mc:Fallback>
            </mc:AlternateContent>
          </w:r>
          <w:r w:rsidRPr="0087633F">
            <w:rPr>
              <w:rFonts w:cstheme="minorHAnsi"/>
              <w:noProof/>
            </w:rPr>
            <mc:AlternateContent>
              <mc:Choice Requires="wps">
                <w:drawing>
                  <wp:anchor distT="0" distB="0" distL="114300" distR="114300" simplePos="0" relativeHeight="251660288" behindDoc="0" locked="0" layoutInCell="1" allowOverlap="1" wp14:anchorId="16FDA711" wp14:editId="1BFEFF42">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Text Box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564FB91A" w14:textId="2165218A" w:rsidR="00573033" w:rsidRDefault="00573033">
                                    <w:pPr>
                                      <w:pStyle w:val="NoSpacing"/>
                                      <w:jc w:val="right"/>
                                      <w:rPr>
                                        <w:color w:val="595959" w:themeColor="text1" w:themeTint="A6"/>
                                        <w:sz w:val="28"/>
                                        <w:szCs w:val="28"/>
                                      </w:rPr>
                                    </w:pPr>
                                    <w:r>
                                      <w:rPr>
                                        <w:color w:val="595959" w:themeColor="text1" w:themeTint="A6"/>
                                        <w:sz w:val="28"/>
                                        <w:szCs w:val="28"/>
                                      </w:rPr>
                                      <w:t>Liz Simpson, 951428</w:t>
                                    </w:r>
                                  </w:p>
                                </w:sdtContent>
                              </w:sdt>
                              <w:p w14:paraId="4B7D036B" w14:textId="521DD321" w:rsidR="00573033" w:rsidRDefault="00D02A81">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EndPr/>
                                  <w:sdtContent>
                                    <w:r w:rsidR="00573033">
                                      <w:rPr>
                                        <w:color w:val="595959" w:themeColor="text1" w:themeTint="A6"/>
                                        <w:sz w:val="18"/>
                                        <w:szCs w:val="18"/>
                                      </w:rPr>
                                      <w:t>951428@swansea.ac.uk</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16FDA711" id="_x0000_t202" coordsize="21600,21600" o:spt="202" path="m,l,21600r21600,l21600,xe">
                    <v:stroke joinstyle="miter"/>
                    <v:path gradientshapeok="t" o:connecttype="rect"/>
                  </v:shapetype>
                  <v:shape id="Text Box 152" o:spid="_x0000_s1026" type="#_x0000_t202" style="position:absolute;left:0;text-align:left;margin-left:0;margin-top:0;width:8in;height:1in;z-index:25166028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3IRfwIAAGEFAAAOAAAAZHJzL2Uyb0RvYy54bWysVE1v2zAMvQ/YfxB0X+30I+uCOkXWosOA&#10;oi3WDj0rstQYk0VNUhJnv35Psp0W3S4ddpFp8pHix6POzrvWsI3yoSFb8clByZmykurGPlX8+8PV&#10;h1POQhS2FoasqvhOBX4+f//ubOtm6pBWZGrlGYLYMNu6iq9idLOiCHKlWhEOyCkLoybfiohf/1TU&#10;XmwRvTXFYVlOiy352nmSKgRoL3sjn+f4WisZb7UOKjJTceQW8+nzuUxnMT8Tsycv3KqRQxriH7Jo&#10;RWNx6T7UpYiCrX3zR6i2kZ4C6XggqS1I60aqXAOqmZSvqrlfCadyLWhOcPs2hf8XVt5s7jxraszu&#10;5JAzK1oM6UF1kX2mjiUdOrR1YQbgvQM0djAAPeoDlKnwTvs2fVESgx293u37m8JJKD8eIWAJk4Tt&#10;0+T4GDLCF8/ezof4RVHLklBxj/nltorNdYg9dISkyyxdNcbkGRrLthWfHp2U2WFvQXBjE1ZlNgxh&#10;UkV95lmKO6MSxthvSqMbuYCkyDxUF8azjQCDhJTKxlx7jgt0Qmkk8RbHAf+c1Vuc+zrGm8nGvXPb&#10;WPK5+ldp1z/GlHWPR89f1J3E2C27YdJLqncYtKd+WYKTVw2mcS1CvBMe24EBYuPjLQ5tCF2nQeJs&#10;Rf7X3/QJD9LCytkW21bx8HMtvOLMfLWg82RalpkZMf/iBp+F6enJaSLMclTbdXtBmMQEz4qTWUzg&#10;aEZRe2of8SYs0oUwCStxbcWXo3gR+/XHmyLVYpFB2EUn4rW9dzKFToNJNHvoHoV3AxcjWHxD40qK&#10;2StK9tjkaWmxjqSbzNfU276hQ8+xx5nxw5uTHoqX/xn1/DLOfwMAAP//AwBQSwMEFAAGAAgAAAAh&#10;AOwKX5TdAAAABgEAAA8AAABkcnMvZG93bnJldi54bWxMj0FLw0AQhe9C/8Myghexuy2plJhNKVVB&#10;wUtbQY+b7JgEs7Mhu2lTf71TL/UyzOMNb76XrUbXigP2ofGkYTZVIJBKbxuqNLzvn++WIEI0ZE3r&#10;CTWcMMAqn1xlJrX+SFs87GIlOIRCajTUMXaplKGs0Zkw9R0Se1++dyay7Ctpe3PkcNfKuVL30pmG&#10;+ENtOtzUWH7vBqfh8VUtT/vk5/at+9wUH+pJqpdBan1zPa4fQEQc4+UYzviMDjkzFX4gG0SrgYvE&#10;v3n2Zos564K3JFEg80z+x89/AQAA//8DAFBLAQItABQABgAIAAAAIQC2gziS/gAAAOEBAAATAAAA&#10;AAAAAAAAAAAAAAAAAABbQ29udGVudF9UeXBlc10ueG1sUEsBAi0AFAAGAAgAAAAhADj9If/WAAAA&#10;lAEAAAsAAAAAAAAAAAAAAAAALwEAAF9yZWxzLy5yZWxzUEsBAi0AFAAGAAgAAAAhADyXchF/AgAA&#10;YQUAAA4AAAAAAAAAAAAAAAAALgIAAGRycy9lMm9Eb2MueG1sUEsBAi0AFAAGAAgAAAAhAOwKX5Td&#10;AAAABgEAAA8AAAAAAAAAAAAAAAAA2QQAAGRycy9kb3ducmV2LnhtbFBLBQYAAAAABAAEAPMAAADj&#10;BQAAAAA=&#10;" filled="f" stroked="f" strokeweight=".5pt">
                    <v:textbox inset="126pt,0,54pt,0">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564FB91A" w14:textId="2165218A" w:rsidR="00573033" w:rsidRDefault="00573033">
                              <w:pPr>
                                <w:pStyle w:val="NoSpacing"/>
                                <w:jc w:val="right"/>
                                <w:rPr>
                                  <w:color w:val="595959" w:themeColor="text1" w:themeTint="A6"/>
                                  <w:sz w:val="28"/>
                                  <w:szCs w:val="28"/>
                                </w:rPr>
                              </w:pPr>
                              <w:r>
                                <w:rPr>
                                  <w:color w:val="595959" w:themeColor="text1" w:themeTint="A6"/>
                                  <w:sz w:val="28"/>
                                  <w:szCs w:val="28"/>
                                </w:rPr>
                                <w:t>Liz Simpson, 951428</w:t>
                              </w:r>
                            </w:p>
                          </w:sdtContent>
                        </w:sdt>
                        <w:p w14:paraId="4B7D036B" w14:textId="521DD321" w:rsidR="00573033" w:rsidRDefault="00D02A81">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EndPr/>
                            <w:sdtContent>
                              <w:r w:rsidR="00573033">
                                <w:rPr>
                                  <w:color w:val="595959" w:themeColor="text1" w:themeTint="A6"/>
                                  <w:sz w:val="18"/>
                                  <w:szCs w:val="18"/>
                                </w:rPr>
                                <w:t>951428@swansea.ac.uk</w:t>
                              </w:r>
                            </w:sdtContent>
                          </w:sdt>
                        </w:p>
                      </w:txbxContent>
                    </v:textbox>
                    <w10:wrap type="square" anchorx="page" anchory="page"/>
                  </v:shape>
                </w:pict>
              </mc:Fallback>
            </mc:AlternateContent>
          </w:r>
          <w:r w:rsidRPr="0087633F">
            <w:rPr>
              <w:rFonts w:cstheme="minorHAnsi"/>
              <w:noProof/>
            </w:rPr>
            <mc:AlternateContent>
              <mc:Choice Requires="wps">
                <w:drawing>
                  <wp:anchor distT="0" distB="0" distL="114300" distR="114300" simplePos="0" relativeHeight="251659264" behindDoc="0" locked="0" layoutInCell="1" allowOverlap="1" wp14:anchorId="5019709F" wp14:editId="57126BDB">
                    <wp:simplePos x="0" y="0"/>
                    <wp:positionH relativeFrom="page">
                      <wp:align>center</wp:align>
                    </wp:positionH>
                    <mc:AlternateContent>
                      <mc:Choice Requires="wp14">
                        <wp:positionV relativeFrom="page">
                          <wp14:pctPosVOffset>30000</wp14:pctPosVOffset>
                        </wp:positionV>
                      </mc:Choice>
                      <mc:Fallback>
                        <wp:positionV relativeFrom="page">
                          <wp:posOffset>3207385</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6BE83B0" w14:textId="6E82BCCD" w:rsidR="00573033" w:rsidRDefault="00D02A81">
                                <w:pPr>
                                  <w:jc w:val="right"/>
                                  <w:rPr>
                                    <w:color w:val="4472C4" w:themeColor="accent1"/>
                                    <w:sz w:val="64"/>
                                    <w:szCs w:val="64"/>
                                  </w:rPr>
                                </w:pPr>
                                <w:sdt>
                                  <w:sdtPr>
                                    <w:rPr>
                                      <w:caps/>
                                      <w:color w:val="4472C4"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573033">
                                      <w:rPr>
                                        <w:caps/>
                                        <w:color w:val="4472C4" w:themeColor="accent1"/>
                                        <w:sz w:val="64"/>
                                        <w:szCs w:val="64"/>
                                      </w:rPr>
                                      <w:t>m45</w:t>
                                    </w:r>
                                    <w:r w:rsidR="00F65801">
                                      <w:rPr>
                                        <w:caps/>
                                        <w:color w:val="4472C4" w:themeColor="accent1"/>
                                        <w:sz w:val="64"/>
                                        <w:szCs w:val="64"/>
                                      </w:rPr>
                                      <w:t>J</w:t>
                                    </w:r>
                                    <w:r w:rsidR="00573033">
                                      <w:rPr>
                                        <w:caps/>
                                        <w:color w:val="4472C4" w:themeColor="accent1"/>
                                        <w:sz w:val="64"/>
                                        <w:szCs w:val="64"/>
                                      </w:rPr>
                                      <w:t>: Object recognition</w:t>
                                    </w:r>
                                  </w:sdtContent>
                                </w:sdt>
                              </w:p>
                              <w:sdt>
                                <w:sdtPr>
                                  <w:rPr>
                                    <w:color w:val="404040" w:themeColor="text1" w:themeTint="BF"/>
                                    <w:sz w:val="36"/>
                                    <w:szCs w:val="36"/>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14:paraId="45CED293" w14:textId="0D5C761B" w:rsidR="00573033" w:rsidRDefault="00624A0A">
                                    <w:pPr>
                                      <w:jc w:val="right"/>
                                      <w:rPr>
                                        <w:smallCaps/>
                                        <w:color w:val="404040" w:themeColor="text1" w:themeTint="BF"/>
                                        <w:sz w:val="36"/>
                                        <w:szCs w:val="36"/>
                                      </w:rPr>
                                    </w:pPr>
                                    <w:r>
                                      <w:rPr>
                                        <w:color w:val="404040" w:themeColor="text1" w:themeTint="BF"/>
                                        <w:sz w:val="36"/>
                                        <w:szCs w:val="36"/>
                                      </w:rPr>
                                      <w:t>Comparing the use of</w:t>
                                    </w:r>
                                    <w:r w:rsidR="00573033">
                                      <w:rPr>
                                        <w:color w:val="404040" w:themeColor="text1" w:themeTint="BF"/>
                                        <w:sz w:val="36"/>
                                        <w:szCs w:val="36"/>
                                      </w:rPr>
                                      <w:t xml:space="preserve"> </w:t>
                                    </w:r>
                                    <w:proofErr w:type="spellStart"/>
                                    <w:r w:rsidR="008E7B86">
                                      <w:rPr>
                                        <w:color w:val="404040" w:themeColor="text1" w:themeTint="BF"/>
                                        <w:sz w:val="36"/>
                                        <w:szCs w:val="36"/>
                                      </w:rPr>
                                      <w:t>AlexNet</w:t>
                                    </w:r>
                                    <w:proofErr w:type="spellEnd"/>
                                    <w:r w:rsidR="008E7B86">
                                      <w:rPr>
                                        <w:color w:val="404040" w:themeColor="text1" w:themeTint="BF"/>
                                        <w:sz w:val="36"/>
                                        <w:szCs w:val="36"/>
                                      </w:rPr>
                                      <w:t xml:space="preserve"> and </w:t>
                                    </w:r>
                                    <w:proofErr w:type="spellStart"/>
                                    <w:r w:rsidR="008E7B86">
                                      <w:rPr>
                                        <w:color w:val="404040" w:themeColor="text1" w:themeTint="BF"/>
                                        <w:sz w:val="36"/>
                                        <w:szCs w:val="36"/>
                                      </w:rPr>
                                      <w:t>ResNet</w:t>
                                    </w:r>
                                    <w:proofErr w:type="spellEnd"/>
                                    <w:r w:rsidR="008E7B86">
                                      <w:rPr>
                                        <w:color w:val="404040" w:themeColor="text1" w:themeTint="BF"/>
                                        <w:sz w:val="36"/>
                                        <w:szCs w:val="36"/>
                                      </w:rPr>
                                      <w:t xml:space="preserve"> Convolutional Neural Networks</w:t>
                                    </w:r>
                                    <w:r w:rsidR="00573033">
                                      <w:rPr>
                                        <w:color w:val="404040" w:themeColor="text1" w:themeTint="BF"/>
                                        <w:sz w:val="36"/>
                                        <w:szCs w:val="36"/>
                                      </w:rPr>
                                      <w:t xml:space="preserve"> to classify objects</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5019709F" id="Text Box 154" o:spid="_x0000_s1027" type="#_x0000_t202" style="position:absolute;left:0;text-align:left;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Ypcgw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2PBg6u6bqgIZ76oYmOHlVoynXIsRb4TElaCQmP37BoQ2h&#10;+NRLnG3I//ybPuFBXlg522PqSh5+bIVXnJnPFrQez0ajzJCYf/GCz8JsPp0n4qwHtd02F4SGjLFe&#10;nMxiAkcziNpT84DdsEoPwiSsxLMlXw/iRezWAHaLVKtVBmEmnYjX9s7J5Dr1J7Htvn0Q3vWUjGDz&#10;DQ2jKRYvmNlh001Lq20kXWfaphJ3Be1Lj3nObO53T1oYz/8z6mlDLn8BAAD//wMAUEsDBBQABgAI&#10;AAAAIQDDTVCA2wAAAAYBAAAPAAAAZHJzL2Rvd25yZXYueG1sTI/BTsMwEETvSP0Ha5F6o3ZaBVCI&#10;U1WROFTqhQLi6sTbJCJeG9tpw9/jcoHLSKNZzbwtt7MZ2Rl9GCxJyFYCGFJr9UCdhLfX57tHYCEq&#10;0mq0hBK+McC2WtyUqtD2Qi94PsaOpRIKhZLQx+gKzkPbo1FhZR1Syk7WGxWT9R3XXl1SuRn5Woh7&#10;btRAaaFXDuse28/jZCRgPTWb9/okJp9/ZM7tDy58HaRc3s67J2AR5/h3DFf8hA5VYmrsRDqwUUJ6&#10;JP7qNcvydfKNhPxhI4BXJf+PX/0AAAD//wMAUEsBAi0AFAAGAAgAAAAhALaDOJL+AAAA4QEAABMA&#10;AAAAAAAAAAAAAAAAAAAAAFtDb250ZW50X1R5cGVzXS54bWxQSwECLQAUAAYACAAAACEAOP0h/9YA&#10;AACUAQAACwAAAAAAAAAAAAAAAAAvAQAAX3JlbHMvLnJlbHNQSwECLQAUAAYACAAAACEA45GKXIMC&#10;AABpBQAADgAAAAAAAAAAAAAAAAAuAgAAZHJzL2Uyb0RvYy54bWxQSwECLQAUAAYACAAAACEAw01Q&#10;gNsAAAAGAQAADwAAAAAAAAAAAAAAAADdBAAAZHJzL2Rvd25yZXYueG1sUEsFBgAAAAAEAAQA8wAA&#10;AOUFAAAAAA==&#10;" filled="f" stroked="f" strokeweight=".5pt">
                    <v:textbox inset="126pt,0,54pt,0">
                      <w:txbxContent>
                        <w:p w14:paraId="36BE83B0" w14:textId="6E82BCCD" w:rsidR="00573033" w:rsidRDefault="00D02A81">
                          <w:pPr>
                            <w:jc w:val="right"/>
                            <w:rPr>
                              <w:color w:val="4472C4" w:themeColor="accent1"/>
                              <w:sz w:val="64"/>
                              <w:szCs w:val="64"/>
                            </w:rPr>
                          </w:pPr>
                          <w:sdt>
                            <w:sdtPr>
                              <w:rPr>
                                <w:caps/>
                                <w:color w:val="4472C4"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573033">
                                <w:rPr>
                                  <w:caps/>
                                  <w:color w:val="4472C4" w:themeColor="accent1"/>
                                  <w:sz w:val="64"/>
                                  <w:szCs w:val="64"/>
                                </w:rPr>
                                <w:t>m45</w:t>
                              </w:r>
                              <w:r w:rsidR="00F65801">
                                <w:rPr>
                                  <w:caps/>
                                  <w:color w:val="4472C4" w:themeColor="accent1"/>
                                  <w:sz w:val="64"/>
                                  <w:szCs w:val="64"/>
                                </w:rPr>
                                <w:t>J</w:t>
                              </w:r>
                              <w:r w:rsidR="00573033">
                                <w:rPr>
                                  <w:caps/>
                                  <w:color w:val="4472C4" w:themeColor="accent1"/>
                                  <w:sz w:val="64"/>
                                  <w:szCs w:val="64"/>
                                </w:rPr>
                                <w:t>: Object recognition</w:t>
                              </w:r>
                            </w:sdtContent>
                          </w:sdt>
                        </w:p>
                        <w:sdt>
                          <w:sdtPr>
                            <w:rPr>
                              <w:color w:val="404040" w:themeColor="text1" w:themeTint="BF"/>
                              <w:sz w:val="36"/>
                              <w:szCs w:val="36"/>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14:paraId="45CED293" w14:textId="0D5C761B" w:rsidR="00573033" w:rsidRDefault="00624A0A">
                              <w:pPr>
                                <w:jc w:val="right"/>
                                <w:rPr>
                                  <w:smallCaps/>
                                  <w:color w:val="404040" w:themeColor="text1" w:themeTint="BF"/>
                                  <w:sz w:val="36"/>
                                  <w:szCs w:val="36"/>
                                </w:rPr>
                              </w:pPr>
                              <w:r>
                                <w:rPr>
                                  <w:color w:val="404040" w:themeColor="text1" w:themeTint="BF"/>
                                  <w:sz w:val="36"/>
                                  <w:szCs w:val="36"/>
                                </w:rPr>
                                <w:t>Comparing the use of</w:t>
                              </w:r>
                              <w:r w:rsidR="00573033">
                                <w:rPr>
                                  <w:color w:val="404040" w:themeColor="text1" w:themeTint="BF"/>
                                  <w:sz w:val="36"/>
                                  <w:szCs w:val="36"/>
                                </w:rPr>
                                <w:t xml:space="preserve"> </w:t>
                              </w:r>
                              <w:proofErr w:type="spellStart"/>
                              <w:r w:rsidR="008E7B86">
                                <w:rPr>
                                  <w:color w:val="404040" w:themeColor="text1" w:themeTint="BF"/>
                                  <w:sz w:val="36"/>
                                  <w:szCs w:val="36"/>
                                </w:rPr>
                                <w:t>AlexNet</w:t>
                              </w:r>
                              <w:proofErr w:type="spellEnd"/>
                              <w:r w:rsidR="008E7B86">
                                <w:rPr>
                                  <w:color w:val="404040" w:themeColor="text1" w:themeTint="BF"/>
                                  <w:sz w:val="36"/>
                                  <w:szCs w:val="36"/>
                                </w:rPr>
                                <w:t xml:space="preserve"> and </w:t>
                              </w:r>
                              <w:proofErr w:type="spellStart"/>
                              <w:r w:rsidR="008E7B86">
                                <w:rPr>
                                  <w:color w:val="404040" w:themeColor="text1" w:themeTint="BF"/>
                                  <w:sz w:val="36"/>
                                  <w:szCs w:val="36"/>
                                </w:rPr>
                                <w:t>ResNet</w:t>
                              </w:r>
                              <w:proofErr w:type="spellEnd"/>
                              <w:r w:rsidR="008E7B86">
                                <w:rPr>
                                  <w:color w:val="404040" w:themeColor="text1" w:themeTint="BF"/>
                                  <w:sz w:val="36"/>
                                  <w:szCs w:val="36"/>
                                </w:rPr>
                                <w:t xml:space="preserve"> Convolutional Neural Networks</w:t>
                              </w:r>
                              <w:r w:rsidR="00573033">
                                <w:rPr>
                                  <w:color w:val="404040" w:themeColor="text1" w:themeTint="BF"/>
                                  <w:sz w:val="36"/>
                                  <w:szCs w:val="36"/>
                                </w:rPr>
                                <w:t xml:space="preserve"> to classify objects</w:t>
                              </w:r>
                            </w:p>
                          </w:sdtContent>
                        </w:sdt>
                      </w:txbxContent>
                    </v:textbox>
                    <w10:wrap type="square" anchorx="page" anchory="page"/>
                  </v:shape>
                </w:pict>
              </mc:Fallback>
            </mc:AlternateContent>
          </w:r>
        </w:p>
        <w:p w14:paraId="06A30ABE" w14:textId="3A6D0D1B" w:rsidR="00573033" w:rsidRPr="0087633F" w:rsidRDefault="00573033" w:rsidP="00624A0A">
          <w:pPr>
            <w:jc w:val="both"/>
            <w:rPr>
              <w:rFonts w:eastAsia="Times New Roman" w:cstheme="minorHAnsi"/>
              <w:color w:val="212529"/>
              <w:sz w:val="24"/>
              <w:szCs w:val="24"/>
              <w:lang w:eastAsia="en-GB"/>
            </w:rPr>
          </w:pPr>
          <w:r w:rsidRPr="0087633F">
            <w:rPr>
              <w:rFonts w:eastAsia="Times New Roman" w:cstheme="minorHAnsi"/>
              <w:color w:val="212529"/>
              <w:sz w:val="24"/>
              <w:szCs w:val="24"/>
              <w:lang w:eastAsia="en-GB"/>
            </w:rPr>
            <w:br w:type="page"/>
          </w:r>
        </w:p>
      </w:sdtContent>
    </w:sdt>
    <w:p w14:paraId="5DB5A54C" w14:textId="77777777" w:rsidR="00573033" w:rsidRPr="0087633F" w:rsidRDefault="00573033" w:rsidP="00624A0A">
      <w:pPr>
        <w:shd w:val="clear" w:color="auto" w:fill="FFFFFF"/>
        <w:spacing w:before="100" w:beforeAutospacing="1" w:after="100" w:afterAutospacing="1" w:line="240" w:lineRule="auto"/>
        <w:jc w:val="both"/>
        <w:rPr>
          <w:rFonts w:eastAsia="Times New Roman" w:cstheme="minorHAnsi"/>
          <w:color w:val="212529"/>
          <w:sz w:val="24"/>
          <w:szCs w:val="24"/>
          <w:lang w:eastAsia="en-GB"/>
        </w:rPr>
      </w:pPr>
    </w:p>
    <w:p w14:paraId="7BAF2611" w14:textId="6F0BC9BA" w:rsidR="00242E11" w:rsidRDefault="008E7B86" w:rsidP="00624A0A">
      <w:pPr>
        <w:shd w:val="clear" w:color="auto" w:fill="FFFFFF"/>
        <w:spacing w:before="100" w:beforeAutospacing="1" w:after="100" w:afterAutospacing="1" w:line="240" w:lineRule="auto"/>
        <w:jc w:val="both"/>
        <w:rPr>
          <w:rFonts w:eastAsia="Times New Roman" w:cstheme="minorHAnsi"/>
          <w:color w:val="212529"/>
          <w:sz w:val="24"/>
          <w:szCs w:val="24"/>
          <w:lang w:eastAsia="en-GB"/>
        </w:rPr>
      </w:pPr>
      <w:r w:rsidRPr="005820E6">
        <w:rPr>
          <w:rStyle w:val="Heading1Char"/>
          <w:rFonts w:asciiTheme="minorHAnsi" w:hAnsiTheme="minorHAnsi" w:cstheme="minorHAnsi"/>
          <w:sz w:val="28"/>
          <w:szCs w:val="28"/>
          <w:lang w:eastAsia="en-GB"/>
        </w:rPr>
        <w:t>I</w:t>
      </w:r>
      <w:r w:rsidR="00573033" w:rsidRPr="005820E6">
        <w:rPr>
          <w:rStyle w:val="Heading1Char"/>
          <w:rFonts w:asciiTheme="minorHAnsi" w:hAnsiTheme="minorHAnsi" w:cstheme="minorHAnsi"/>
          <w:sz w:val="28"/>
          <w:szCs w:val="28"/>
          <w:lang w:eastAsia="en-GB"/>
        </w:rPr>
        <w:t>ntroduction</w:t>
      </w:r>
    </w:p>
    <w:p w14:paraId="45E87B5C" w14:textId="2A68CBBA" w:rsidR="002B7F6D" w:rsidRPr="00E70293" w:rsidRDefault="00E70293" w:rsidP="00624A0A">
      <w:pPr>
        <w:shd w:val="clear" w:color="auto" w:fill="FFFFFF"/>
        <w:spacing w:before="100" w:beforeAutospacing="1" w:after="100" w:afterAutospacing="1" w:line="240" w:lineRule="auto"/>
        <w:jc w:val="both"/>
        <w:rPr>
          <w:rFonts w:cstheme="minorHAnsi"/>
          <w:color w:val="212529"/>
          <w:sz w:val="16"/>
          <w:szCs w:val="16"/>
          <w:shd w:val="clear" w:color="auto" w:fill="FFFFFF"/>
        </w:rPr>
      </w:pPr>
      <w:r>
        <w:rPr>
          <w:rFonts w:eastAsia="Times New Roman" w:cstheme="minorHAnsi"/>
          <w:color w:val="212529"/>
          <w:sz w:val="24"/>
          <w:szCs w:val="24"/>
          <w:lang w:eastAsia="en-GB"/>
        </w:rPr>
        <w:t xml:space="preserve">The aim of this paper is to discuss ways </w:t>
      </w:r>
      <w:r w:rsidR="006B10E8">
        <w:rPr>
          <w:rFonts w:eastAsia="Times New Roman" w:cstheme="minorHAnsi"/>
          <w:color w:val="212529"/>
          <w:sz w:val="24"/>
          <w:szCs w:val="24"/>
          <w:lang w:eastAsia="en-GB"/>
        </w:rPr>
        <w:t>that</w:t>
      </w:r>
      <w:r>
        <w:rPr>
          <w:rFonts w:eastAsia="Times New Roman" w:cstheme="minorHAnsi"/>
          <w:color w:val="212529"/>
          <w:sz w:val="24"/>
          <w:szCs w:val="24"/>
          <w:lang w:eastAsia="en-GB"/>
        </w:rPr>
        <w:t xml:space="preserve"> machines </w:t>
      </w:r>
      <w:r w:rsidR="006B10E8">
        <w:rPr>
          <w:rFonts w:eastAsia="Times New Roman" w:cstheme="minorHAnsi"/>
          <w:color w:val="212529"/>
          <w:sz w:val="24"/>
          <w:szCs w:val="24"/>
          <w:lang w:eastAsia="en-GB"/>
        </w:rPr>
        <w:t>can</w:t>
      </w:r>
      <w:r>
        <w:rPr>
          <w:rFonts w:eastAsia="Times New Roman" w:cstheme="minorHAnsi"/>
          <w:color w:val="212529"/>
          <w:sz w:val="24"/>
          <w:szCs w:val="24"/>
          <w:lang w:eastAsia="en-GB"/>
        </w:rPr>
        <w:t xml:space="preserve"> accurately </w:t>
      </w:r>
      <w:proofErr w:type="spellStart"/>
      <w:r>
        <w:rPr>
          <w:rFonts w:eastAsia="Times New Roman" w:cstheme="minorHAnsi"/>
          <w:color w:val="212529"/>
          <w:sz w:val="24"/>
          <w:szCs w:val="24"/>
          <w:lang w:eastAsia="en-GB"/>
        </w:rPr>
        <w:t>classifyi</w:t>
      </w:r>
      <w:r w:rsidR="00B67B4D">
        <w:rPr>
          <w:rFonts w:eastAsia="Times New Roman" w:cstheme="minorHAnsi"/>
          <w:color w:val="212529"/>
          <w:sz w:val="24"/>
          <w:szCs w:val="24"/>
          <w:lang w:eastAsia="en-GB"/>
        </w:rPr>
        <w:t>y</w:t>
      </w:r>
      <w:proofErr w:type="spellEnd"/>
      <w:r>
        <w:rPr>
          <w:rFonts w:eastAsia="Times New Roman" w:cstheme="minorHAnsi"/>
          <w:color w:val="212529"/>
          <w:sz w:val="24"/>
          <w:szCs w:val="24"/>
          <w:lang w:eastAsia="en-GB"/>
        </w:rPr>
        <w:t xml:space="preserve"> images. </w:t>
      </w:r>
      <w:r w:rsidR="008E7B86">
        <w:rPr>
          <w:rFonts w:eastAsia="Times New Roman" w:cstheme="minorHAnsi"/>
          <w:color w:val="212529"/>
          <w:sz w:val="24"/>
          <w:szCs w:val="24"/>
          <w:lang w:eastAsia="en-GB"/>
        </w:rPr>
        <w:t xml:space="preserve">Convolutional Neural Networks (CNN) are a machine learning technique used to create a model </w:t>
      </w:r>
      <w:r>
        <w:rPr>
          <w:rFonts w:eastAsia="Times New Roman" w:cstheme="minorHAnsi"/>
          <w:color w:val="212529"/>
          <w:sz w:val="24"/>
          <w:szCs w:val="24"/>
          <w:lang w:eastAsia="en-GB"/>
        </w:rPr>
        <w:t>to</w:t>
      </w:r>
      <w:r w:rsidR="008E7B86">
        <w:rPr>
          <w:rFonts w:eastAsia="Times New Roman" w:cstheme="minorHAnsi"/>
          <w:color w:val="212529"/>
          <w:sz w:val="24"/>
          <w:szCs w:val="24"/>
          <w:lang w:eastAsia="en-GB"/>
        </w:rPr>
        <w:t xml:space="preserve"> accurately predict the classification </w:t>
      </w:r>
      <w:r>
        <w:rPr>
          <w:rFonts w:eastAsia="Times New Roman" w:cstheme="minorHAnsi"/>
          <w:color w:val="212529"/>
          <w:sz w:val="24"/>
          <w:szCs w:val="24"/>
          <w:lang w:eastAsia="en-GB"/>
        </w:rPr>
        <w:t>unknown</w:t>
      </w:r>
      <w:r w:rsidR="008E7B86">
        <w:rPr>
          <w:rFonts w:eastAsia="Times New Roman" w:cstheme="minorHAnsi"/>
          <w:color w:val="212529"/>
          <w:sz w:val="24"/>
          <w:szCs w:val="24"/>
          <w:lang w:eastAsia="en-GB"/>
        </w:rPr>
        <w:t xml:space="preserve"> object</w:t>
      </w:r>
      <w:r>
        <w:rPr>
          <w:rFonts w:eastAsia="Times New Roman" w:cstheme="minorHAnsi"/>
          <w:color w:val="212529"/>
          <w:sz w:val="24"/>
          <w:szCs w:val="24"/>
          <w:lang w:eastAsia="en-GB"/>
        </w:rPr>
        <w:t>s</w:t>
      </w:r>
      <w:r w:rsidR="008E7B86">
        <w:rPr>
          <w:rFonts w:eastAsia="Times New Roman" w:cstheme="minorHAnsi"/>
          <w:color w:val="212529"/>
          <w:sz w:val="24"/>
          <w:szCs w:val="24"/>
          <w:lang w:eastAsia="en-GB"/>
        </w:rPr>
        <w:t xml:space="preserve"> </w:t>
      </w:r>
      <w:r w:rsidR="002B7F6D">
        <w:rPr>
          <w:rFonts w:eastAsia="Times New Roman" w:cstheme="minorHAnsi"/>
          <w:color w:val="212529"/>
          <w:sz w:val="24"/>
          <w:szCs w:val="24"/>
          <w:lang w:eastAsia="en-GB"/>
        </w:rPr>
        <w:fldChar w:fldCharType="begin" w:fldLock="1"/>
      </w:r>
      <w:r w:rsidR="002B7F6D">
        <w:rPr>
          <w:rFonts w:eastAsia="Times New Roman" w:cstheme="minorHAnsi"/>
          <w:color w:val="212529"/>
          <w:sz w:val="24"/>
          <w:szCs w:val="24"/>
          <w:lang w:eastAsia="en-GB"/>
        </w:rPr>
        <w:instrText>ADDIN CSL_CITATION {"citationItems":[{"id":"ITEM-1","itemData":{"DOI":"10.1109/CVPR.2016.234","ISBN":"9781467388504","ISSN":"10636919","abstract":"In this paper, we investigate two new strategies to detect objects accurately and efficiently using deep convolutional neural network: 1) scale-dependent pooling and 2) layerwise cascaded rejection classifiers. The scale-dependent pooling (SDP) improves detection accuracy by exploiting appropriate convolutional features depending on the scale of candidate object proposals. The cascaded rejection classifiers (CRC) effectively utilize convolutional features and eliminate negative object proposals in a cascaded manner, which greatly speeds up the detection while maintaining high accuracy. In combination of the two, our method achieves significantly better accuracy compared to other state-of-the-arts in three challenging datasets, PASCAL object detection challenge, KITTI object detection benchmark and newly collected Inner-city dataset, while being more efficient.","author":[{"dropping-particle":"","family":"Yang","given":"Fan","non-dropping-particle":"","parse-names":false,"suffix":""},{"dropping-particle":"","family":"Choi","given":"Wongun","non-dropping-particle":"","parse-names":false,"suffix":""},{"dropping-particle":"","family":"Lin","given":"Yuanqing","non-dropping-particle":"","parse-names":false,"suffix":""}],"container-title":"Proceedings of the IEEE Computer Society Conference on Computer Vision and Pattern Recognition","id":"ITEM-1","issued":{"date-parts":[["2016"]]},"page":"2129-2137","title":"Exploit All the Layers: Fast and Accurate CNN Object Detector with Scale Dependent Pooling and Cascaded Rejection Classifiers","type":"paper-conference","volume":"2016-Decem"},"uris":["http://www.mendeley.com/documents/?uuid=2e089042-07b8-3abb-899f-805f790aeea7"]}],"mendeley":{"formattedCitation":"(Yang, Choi and Lin, 2016)","plainTextFormattedCitation":"(Yang, Choi and Lin, 2016)","previouslyFormattedCitation":"(Yang, Choi and Lin, 2016)"},"properties":{"noteIndex":0},"schema":"https://github.com/citation-style-language/schema/raw/master/csl-citation.json"}</w:instrText>
      </w:r>
      <w:r w:rsidR="002B7F6D">
        <w:rPr>
          <w:rFonts w:eastAsia="Times New Roman" w:cstheme="minorHAnsi"/>
          <w:color w:val="212529"/>
          <w:sz w:val="24"/>
          <w:szCs w:val="24"/>
          <w:lang w:eastAsia="en-GB"/>
        </w:rPr>
        <w:fldChar w:fldCharType="separate"/>
      </w:r>
      <w:r w:rsidR="002B7F6D" w:rsidRPr="002B7F6D">
        <w:rPr>
          <w:rFonts w:eastAsia="Times New Roman" w:cstheme="minorHAnsi"/>
          <w:noProof/>
          <w:color w:val="212529"/>
          <w:sz w:val="24"/>
          <w:szCs w:val="24"/>
          <w:lang w:eastAsia="en-GB"/>
        </w:rPr>
        <w:t>(Yang, Choi and Lin, 2016)</w:t>
      </w:r>
      <w:r w:rsidR="002B7F6D">
        <w:rPr>
          <w:rFonts w:eastAsia="Times New Roman" w:cstheme="minorHAnsi"/>
          <w:color w:val="212529"/>
          <w:sz w:val="24"/>
          <w:szCs w:val="24"/>
          <w:lang w:eastAsia="en-GB"/>
        </w:rPr>
        <w:fldChar w:fldCharType="end"/>
      </w:r>
      <w:r w:rsidR="002B7F6D">
        <w:rPr>
          <w:rFonts w:eastAsia="Times New Roman" w:cstheme="minorHAnsi"/>
          <w:color w:val="212529"/>
          <w:sz w:val="24"/>
          <w:szCs w:val="24"/>
          <w:lang w:eastAsia="en-GB"/>
        </w:rPr>
        <w:t xml:space="preserve">. </w:t>
      </w:r>
      <w:r>
        <w:rPr>
          <w:rFonts w:eastAsia="Times New Roman" w:cstheme="minorHAnsi"/>
          <w:color w:val="212529"/>
          <w:sz w:val="24"/>
          <w:szCs w:val="24"/>
          <w:lang w:eastAsia="en-GB"/>
        </w:rPr>
        <w:t xml:space="preserve">However, there are many different architectures that can provide powerful frame works for classification.  </w:t>
      </w:r>
      <w:r w:rsidR="002B7F6D">
        <w:rPr>
          <w:rFonts w:eastAsia="Times New Roman" w:cstheme="minorHAnsi"/>
          <w:color w:val="212529"/>
          <w:sz w:val="24"/>
          <w:szCs w:val="24"/>
          <w:lang w:eastAsia="en-GB"/>
        </w:rPr>
        <w:t xml:space="preserve">In this paper we will discuss which CNN architecture creates the most effective </w:t>
      </w:r>
      <w:r w:rsidR="002B7F6D" w:rsidRPr="008E7B86">
        <w:rPr>
          <w:rFonts w:eastAsia="Times New Roman" w:cstheme="minorHAnsi"/>
          <w:color w:val="212529"/>
          <w:sz w:val="24"/>
          <w:szCs w:val="24"/>
          <w:lang w:eastAsia="en-GB"/>
        </w:rPr>
        <w:t xml:space="preserve">machine leaning </w:t>
      </w:r>
      <w:r w:rsidR="002B7F6D" w:rsidRPr="008E7B86">
        <w:rPr>
          <w:rFonts w:eastAsia="Times New Roman" w:cstheme="minorHAnsi"/>
          <w:color w:val="212529"/>
          <w:sz w:val="24"/>
          <w:szCs w:val="24"/>
          <w:lang w:eastAsia="en-GB"/>
        </w:rPr>
        <w:t>model</w:t>
      </w:r>
      <w:r w:rsidR="008E7B86">
        <w:rPr>
          <w:rFonts w:eastAsia="Times New Roman" w:cstheme="minorHAnsi"/>
          <w:color w:val="212529"/>
          <w:sz w:val="24"/>
          <w:szCs w:val="24"/>
          <w:lang w:eastAsia="en-GB"/>
        </w:rPr>
        <w:t xml:space="preserve">. We implement and compare two architectures </w:t>
      </w:r>
      <w:r w:rsidR="002B7F6D" w:rsidRPr="008E7B86">
        <w:rPr>
          <w:rFonts w:eastAsia="Times New Roman" w:cstheme="minorHAnsi"/>
          <w:color w:val="212529"/>
          <w:sz w:val="24"/>
          <w:szCs w:val="24"/>
          <w:lang w:eastAsia="en-GB"/>
        </w:rPr>
        <w:t>using</w:t>
      </w:r>
      <w:r w:rsidR="00242E11" w:rsidRPr="008E7B86">
        <w:rPr>
          <w:rFonts w:eastAsia="Times New Roman" w:cstheme="minorHAnsi"/>
          <w:color w:val="212529"/>
          <w:sz w:val="24"/>
          <w:szCs w:val="24"/>
          <w:lang w:eastAsia="en-GB"/>
        </w:rPr>
        <w:t xml:space="preserve"> a subset of the CIFAR-100 dataset</w:t>
      </w:r>
      <w:r w:rsidR="002B7F6D" w:rsidRPr="008E7B86">
        <w:rPr>
          <w:rFonts w:eastAsia="Times New Roman" w:cstheme="minorHAnsi"/>
          <w:color w:val="212529"/>
          <w:sz w:val="24"/>
          <w:szCs w:val="24"/>
          <w:lang w:eastAsia="en-GB"/>
        </w:rPr>
        <w:t xml:space="preserve">. </w:t>
      </w:r>
      <w:r w:rsidR="008E7B86">
        <w:rPr>
          <w:rFonts w:eastAsia="Times New Roman" w:cstheme="minorHAnsi"/>
          <w:color w:val="212529"/>
          <w:sz w:val="24"/>
          <w:szCs w:val="24"/>
          <w:lang w:eastAsia="en-GB"/>
        </w:rPr>
        <w:t>Firstly, we implement an</w:t>
      </w:r>
      <w:r w:rsidR="002B7F6D" w:rsidRPr="008E7B86">
        <w:rPr>
          <w:rFonts w:eastAsia="Times New Roman" w:cstheme="minorHAnsi"/>
          <w:color w:val="212529"/>
          <w:sz w:val="24"/>
          <w:szCs w:val="24"/>
          <w:lang w:eastAsia="en-GB"/>
        </w:rPr>
        <w:t xml:space="preserve"> </w:t>
      </w:r>
      <w:proofErr w:type="spellStart"/>
      <w:r w:rsidR="002B7F6D" w:rsidRPr="008E7B86">
        <w:rPr>
          <w:rFonts w:eastAsia="Times New Roman" w:cstheme="minorHAnsi"/>
          <w:color w:val="212529"/>
          <w:sz w:val="24"/>
          <w:szCs w:val="24"/>
          <w:lang w:eastAsia="en-GB"/>
        </w:rPr>
        <w:t>AlexNet</w:t>
      </w:r>
      <w:proofErr w:type="spellEnd"/>
      <w:r w:rsidR="008E7B86">
        <w:rPr>
          <w:rFonts w:eastAsia="Times New Roman" w:cstheme="minorHAnsi"/>
          <w:color w:val="212529"/>
          <w:sz w:val="24"/>
          <w:szCs w:val="24"/>
          <w:lang w:eastAsia="en-GB"/>
        </w:rPr>
        <w:t xml:space="preserve"> CNN model</w:t>
      </w:r>
      <w:r w:rsidR="002F233E">
        <w:rPr>
          <w:rFonts w:eastAsia="Times New Roman" w:cstheme="minorHAnsi"/>
          <w:color w:val="212529"/>
          <w:sz w:val="24"/>
          <w:szCs w:val="24"/>
          <w:lang w:eastAsia="en-GB"/>
        </w:rPr>
        <w:t>, we train the model using fine and coarse labell</w:t>
      </w:r>
      <w:r w:rsidR="002533C8">
        <w:rPr>
          <w:rFonts w:eastAsia="Times New Roman" w:cstheme="minorHAnsi"/>
          <w:color w:val="212529"/>
          <w:sz w:val="24"/>
          <w:szCs w:val="24"/>
          <w:lang w:eastAsia="en-GB"/>
        </w:rPr>
        <w:t>ing sets</w:t>
      </w:r>
      <w:r w:rsidR="008E7B86">
        <w:rPr>
          <w:rFonts w:eastAsia="Times New Roman" w:cstheme="minorHAnsi"/>
          <w:color w:val="212529"/>
          <w:sz w:val="24"/>
          <w:szCs w:val="24"/>
          <w:lang w:eastAsia="en-GB"/>
        </w:rPr>
        <w:t xml:space="preserve"> </w:t>
      </w:r>
      <w:r w:rsidR="002B7F6D" w:rsidRPr="008E7B86">
        <w:rPr>
          <w:rFonts w:eastAsia="Times New Roman" w:cstheme="minorHAnsi"/>
          <w:color w:val="212529"/>
          <w:sz w:val="24"/>
          <w:szCs w:val="24"/>
          <w:lang w:eastAsia="en-GB"/>
        </w:rPr>
        <w:t>and</w:t>
      </w:r>
      <w:r w:rsidR="008E7B86">
        <w:rPr>
          <w:rFonts w:eastAsia="Times New Roman" w:cstheme="minorHAnsi"/>
          <w:color w:val="212529"/>
          <w:sz w:val="24"/>
          <w:szCs w:val="24"/>
          <w:lang w:eastAsia="en-GB"/>
        </w:rPr>
        <w:t xml:space="preserve"> compare</w:t>
      </w:r>
      <w:r w:rsidR="002533C8">
        <w:rPr>
          <w:rFonts w:eastAsia="Times New Roman" w:cstheme="minorHAnsi"/>
          <w:color w:val="212529"/>
          <w:sz w:val="24"/>
          <w:szCs w:val="24"/>
          <w:lang w:eastAsia="en-GB"/>
        </w:rPr>
        <w:t xml:space="preserve"> its effectiveness</w:t>
      </w:r>
      <w:r w:rsidR="008E7B86">
        <w:rPr>
          <w:rFonts w:eastAsia="Times New Roman" w:cstheme="minorHAnsi"/>
          <w:color w:val="212529"/>
          <w:sz w:val="24"/>
          <w:szCs w:val="24"/>
          <w:lang w:eastAsia="en-GB"/>
        </w:rPr>
        <w:t xml:space="preserve"> to</w:t>
      </w:r>
      <w:r w:rsidR="00624A0A">
        <w:rPr>
          <w:rFonts w:eastAsia="Times New Roman" w:cstheme="minorHAnsi"/>
          <w:color w:val="212529"/>
          <w:sz w:val="24"/>
          <w:szCs w:val="24"/>
          <w:lang w:eastAsia="en-GB"/>
        </w:rPr>
        <w:t xml:space="preserve"> a more recent architecture, the</w:t>
      </w:r>
      <w:r w:rsidR="002B7F6D" w:rsidRPr="008E7B86">
        <w:rPr>
          <w:rFonts w:eastAsia="Times New Roman" w:cstheme="minorHAnsi"/>
          <w:color w:val="212529"/>
          <w:sz w:val="24"/>
          <w:szCs w:val="24"/>
          <w:lang w:eastAsia="en-GB"/>
        </w:rPr>
        <w:t xml:space="preserve"> </w:t>
      </w:r>
      <w:proofErr w:type="spellStart"/>
      <w:r w:rsidR="002B7F6D" w:rsidRPr="008E7B86">
        <w:rPr>
          <w:rFonts w:eastAsia="Times New Roman" w:cstheme="minorHAnsi"/>
          <w:color w:val="212529"/>
          <w:sz w:val="24"/>
          <w:szCs w:val="24"/>
          <w:lang w:eastAsia="en-GB"/>
        </w:rPr>
        <w:t>ResNet</w:t>
      </w:r>
      <w:proofErr w:type="spellEnd"/>
      <w:r w:rsidR="008E7B86">
        <w:rPr>
          <w:rFonts w:eastAsia="Times New Roman" w:cstheme="minorHAnsi"/>
          <w:color w:val="212529"/>
          <w:sz w:val="24"/>
          <w:szCs w:val="24"/>
          <w:lang w:eastAsia="en-GB"/>
        </w:rPr>
        <w:t xml:space="preserve"> CNN</w:t>
      </w:r>
      <w:r w:rsidR="002B7F6D" w:rsidRPr="008E7B86">
        <w:rPr>
          <w:rFonts w:eastAsia="Times New Roman" w:cstheme="minorHAnsi"/>
          <w:color w:val="212529"/>
          <w:sz w:val="24"/>
          <w:szCs w:val="24"/>
          <w:lang w:eastAsia="en-GB"/>
        </w:rPr>
        <w:t>.</w:t>
      </w:r>
      <w:r w:rsidR="008E7B86">
        <w:rPr>
          <w:rFonts w:eastAsia="Times New Roman" w:cstheme="minorHAnsi"/>
          <w:color w:val="212529"/>
          <w:sz w:val="24"/>
          <w:szCs w:val="24"/>
          <w:lang w:eastAsia="en-GB"/>
        </w:rPr>
        <w:t xml:space="preserve"> Both models </w:t>
      </w:r>
      <w:r>
        <w:rPr>
          <w:rFonts w:eastAsia="Times New Roman" w:cstheme="minorHAnsi"/>
          <w:color w:val="212529"/>
          <w:sz w:val="24"/>
          <w:szCs w:val="24"/>
          <w:lang w:eastAsia="en-GB"/>
        </w:rPr>
        <w:t xml:space="preserve">were </w:t>
      </w:r>
      <w:r w:rsidR="008E7B86">
        <w:rPr>
          <w:rFonts w:eastAsia="Times New Roman" w:cstheme="minorHAnsi"/>
          <w:color w:val="212529"/>
          <w:sz w:val="24"/>
          <w:szCs w:val="24"/>
          <w:lang w:eastAsia="en-GB"/>
        </w:rPr>
        <w:t xml:space="preserve">scored on their </w:t>
      </w:r>
      <w:r w:rsidR="002533C8">
        <w:rPr>
          <w:rFonts w:eastAsia="Times New Roman" w:cstheme="minorHAnsi"/>
          <w:color w:val="212529"/>
          <w:sz w:val="24"/>
          <w:szCs w:val="24"/>
          <w:lang w:eastAsia="en-GB"/>
        </w:rPr>
        <w:t>learning time</w:t>
      </w:r>
      <w:r w:rsidR="002533C8">
        <w:rPr>
          <w:rFonts w:eastAsia="Times New Roman" w:cstheme="minorHAnsi"/>
          <w:color w:val="212529"/>
          <w:sz w:val="24"/>
          <w:szCs w:val="24"/>
          <w:lang w:eastAsia="en-GB"/>
        </w:rPr>
        <w:t>,</w:t>
      </w:r>
      <w:r w:rsidR="002533C8">
        <w:rPr>
          <w:rFonts w:eastAsia="Times New Roman" w:cstheme="minorHAnsi"/>
          <w:color w:val="212529"/>
          <w:sz w:val="24"/>
          <w:szCs w:val="24"/>
          <w:lang w:eastAsia="en-GB"/>
        </w:rPr>
        <w:t xml:space="preserve"> accuracy of results</w:t>
      </w:r>
      <w:r w:rsidR="002533C8">
        <w:rPr>
          <w:rFonts w:eastAsia="Times New Roman" w:cstheme="minorHAnsi"/>
          <w:color w:val="212529"/>
          <w:sz w:val="24"/>
          <w:szCs w:val="24"/>
          <w:lang w:eastAsia="en-GB"/>
        </w:rPr>
        <w:t xml:space="preserve"> using coarse labelling, accuracy of results using fine labelling and,</w:t>
      </w:r>
      <w:r w:rsidR="008E7B86">
        <w:rPr>
          <w:rFonts w:eastAsia="Times New Roman" w:cstheme="minorHAnsi"/>
          <w:color w:val="212529"/>
          <w:sz w:val="24"/>
          <w:szCs w:val="24"/>
          <w:lang w:eastAsia="en-GB"/>
        </w:rPr>
        <w:t xml:space="preserve"> </w:t>
      </w:r>
      <w:r w:rsidR="002533C8">
        <w:rPr>
          <w:rFonts w:eastAsia="Times New Roman" w:cstheme="minorHAnsi"/>
          <w:color w:val="212529"/>
          <w:sz w:val="24"/>
          <w:szCs w:val="24"/>
          <w:lang w:eastAsia="en-GB"/>
        </w:rPr>
        <w:t>on the accuracy of predicting objects from an</w:t>
      </w:r>
      <w:r w:rsidR="008E7B86">
        <w:rPr>
          <w:rFonts w:eastAsia="Times New Roman" w:cstheme="minorHAnsi"/>
          <w:color w:val="212529"/>
          <w:sz w:val="24"/>
          <w:szCs w:val="24"/>
          <w:lang w:eastAsia="en-GB"/>
        </w:rPr>
        <w:t xml:space="preserve"> unseen dataset.</w:t>
      </w:r>
      <w:r w:rsidR="00B84404" w:rsidRPr="008E7B86">
        <w:rPr>
          <w:rFonts w:eastAsia="Times New Roman" w:cstheme="minorHAnsi"/>
          <w:color w:val="212529"/>
          <w:sz w:val="24"/>
          <w:szCs w:val="24"/>
          <w:lang w:eastAsia="en-GB"/>
        </w:rPr>
        <w:t xml:space="preserve"> </w:t>
      </w:r>
      <w:proofErr w:type="spellStart"/>
      <w:r w:rsidR="008E7B86">
        <w:rPr>
          <w:rFonts w:eastAsia="Times New Roman" w:cstheme="minorHAnsi"/>
          <w:color w:val="212529"/>
          <w:sz w:val="24"/>
          <w:szCs w:val="24"/>
          <w:lang w:eastAsia="en-GB"/>
        </w:rPr>
        <w:t>ResNet</w:t>
      </w:r>
      <w:proofErr w:type="spellEnd"/>
      <w:r w:rsidR="008E7B86">
        <w:rPr>
          <w:rFonts w:eastAsia="Times New Roman" w:cstheme="minorHAnsi"/>
          <w:color w:val="212529"/>
          <w:sz w:val="24"/>
          <w:szCs w:val="24"/>
          <w:lang w:eastAsia="en-GB"/>
        </w:rPr>
        <w:t xml:space="preserve"> performed better than </w:t>
      </w:r>
      <w:proofErr w:type="spellStart"/>
      <w:r w:rsidR="008E7B86">
        <w:rPr>
          <w:rFonts w:eastAsia="Times New Roman" w:cstheme="minorHAnsi"/>
          <w:color w:val="212529"/>
          <w:sz w:val="24"/>
          <w:szCs w:val="24"/>
          <w:lang w:eastAsia="en-GB"/>
        </w:rPr>
        <w:t>AlexNet</w:t>
      </w:r>
      <w:proofErr w:type="spellEnd"/>
      <w:r w:rsidR="008E7B86">
        <w:rPr>
          <w:rFonts w:eastAsia="Times New Roman" w:cstheme="minorHAnsi"/>
          <w:color w:val="212529"/>
          <w:sz w:val="24"/>
          <w:szCs w:val="24"/>
          <w:lang w:eastAsia="en-GB"/>
        </w:rPr>
        <w:t xml:space="preserve"> on all fronts.</w:t>
      </w:r>
    </w:p>
    <w:p w14:paraId="29DD6953" w14:textId="04517B34" w:rsidR="00573033" w:rsidRDefault="00573033" w:rsidP="00624A0A">
      <w:pPr>
        <w:shd w:val="clear" w:color="auto" w:fill="FFFFFF"/>
        <w:spacing w:before="100" w:beforeAutospacing="1" w:after="100" w:afterAutospacing="1" w:line="240" w:lineRule="auto"/>
        <w:jc w:val="both"/>
        <w:rPr>
          <w:rStyle w:val="Heading1Char"/>
          <w:rFonts w:asciiTheme="minorHAnsi" w:hAnsiTheme="minorHAnsi" w:cstheme="minorHAnsi"/>
          <w:lang w:eastAsia="en-GB"/>
        </w:rPr>
      </w:pPr>
      <w:r w:rsidRPr="005820E6">
        <w:rPr>
          <w:rStyle w:val="Heading1Char"/>
          <w:rFonts w:asciiTheme="minorHAnsi" w:hAnsiTheme="minorHAnsi" w:cstheme="minorHAnsi"/>
          <w:sz w:val="28"/>
          <w:szCs w:val="28"/>
          <w:lang w:eastAsia="en-GB"/>
        </w:rPr>
        <w:t>Method</w:t>
      </w:r>
    </w:p>
    <w:p w14:paraId="00DC54A0" w14:textId="57D3BA19" w:rsidR="002F233E" w:rsidRDefault="005F4929" w:rsidP="00624A0A">
      <w:pPr>
        <w:shd w:val="clear" w:color="auto" w:fill="FFFFFF"/>
        <w:spacing w:before="100" w:beforeAutospacing="1" w:after="100" w:afterAutospacing="1" w:line="240" w:lineRule="auto"/>
        <w:jc w:val="both"/>
        <w:rPr>
          <w:rFonts w:eastAsia="Times New Roman"/>
          <w:color w:val="212529"/>
          <w:sz w:val="24"/>
          <w:szCs w:val="24"/>
        </w:rPr>
      </w:pPr>
      <w:r>
        <w:rPr>
          <w:rFonts w:eastAsia="Times New Roman"/>
          <w:color w:val="212529"/>
          <w:sz w:val="24"/>
          <w:szCs w:val="24"/>
        </w:rPr>
        <w:t>In this section we will discuss the dataset</w:t>
      </w:r>
      <w:r w:rsidR="002F233E">
        <w:rPr>
          <w:rFonts w:eastAsia="Times New Roman"/>
          <w:color w:val="212529"/>
          <w:sz w:val="24"/>
          <w:szCs w:val="24"/>
        </w:rPr>
        <w:t xml:space="preserve"> and</w:t>
      </w:r>
      <w:r>
        <w:rPr>
          <w:rFonts w:eastAsia="Times New Roman"/>
          <w:color w:val="212529"/>
          <w:sz w:val="24"/>
          <w:szCs w:val="24"/>
        </w:rPr>
        <w:t xml:space="preserve"> the implementation</w:t>
      </w:r>
      <w:r w:rsidR="002F233E">
        <w:rPr>
          <w:rFonts w:eastAsia="Times New Roman"/>
          <w:color w:val="212529"/>
          <w:sz w:val="24"/>
          <w:szCs w:val="24"/>
        </w:rPr>
        <w:t xml:space="preserve">, </w:t>
      </w:r>
      <w:r w:rsidR="000A4C8B">
        <w:rPr>
          <w:rFonts w:eastAsia="Times New Roman"/>
          <w:color w:val="212529"/>
          <w:sz w:val="24"/>
          <w:szCs w:val="24"/>
        </w:rPr>
        <w:t>training,</w:t>
      </w:r>
      <w:r w:rsidR="002F233E">
        <w:rPr>
          <w:rFonts w:eastAsia="Times New Roman"/>
          <w:color w:val="212529"/>
          <w:sz w:val="24"/>
          <w:szCs w:val="24"/>
        </w:rPr>
        <w:t xml:space="preserve"> and testing</w:t>
      </w:r>
      <w:r>
        <w:rPr>
          <w:rFonts w:eastAsia="Times New Roman"/>
          <w:color w:val="212529"/>
          <w:sz w:val="24"/>
          <w:szCs w:val="24"/>
        </w:rPr>
        <w:t xml:space="preserve"> of the </w:t>
      </w:r>
      <w:proofErr w:type="spellStart"/>
      <w:r>
        <w:rPr>
          <w:rFonts w:eastAsia="Times New Roman"/>
          <w:color w:val="212529"/>
          <w:sz w:val="24"/>
          <w:szCs w:val="24"/>
        </w:rPr>
        <w:t>AlexNet</w:t>
      </w:r>
      <w:proofErr w:type="spellEnd"/>
      <w:r>
        <w:rPr>
          <w:rFonts w:eastAsia="Times New Roman"/>
          <w:color w:val="212529"/>
          <w:sz w:val="24"/>
          <w:szCs w:val="24"/>
        </w:rPr>
        <w:t xml:space="preserve"> and </w:t>
      </w:r>
      <w:proofErr w:type="spellStart"/>
      <w:r>
        <w:rPr>
          <w:rFonts w:eastAsia="Times New Roman"/>
          <w:color w:val="212529"/>
          <w:sz w:val="24"/>
          <w:szCs w:val="24"/>
        </w:rPr>
        <w:t>ResNet</w:t>
      </w:r>
      <w:proofErr w:type="spellEnd"/>
      <w:r>
        <w:rPr>
          <w:rFonts w:eastAsia="Times New Roman"/>
          <w:color w:val="212529"/>
          <w:sz w:val="24"/>
          <w:szCs w:val="24"/>
        </w:rPr>
        <w:t xml:space="preserve"> Networks. </w:t>
      </w:r>
      <w:r w:rsidR="00624A0A">
        <w:rPr>
          <w:rFonts w:eastAsia="Times New Roman"/>
          <w:color w:val="212529"/>
          <w:sz w:val="24"/>
          <w:szCs w:val="24"/>
        </w:rPr>
        <w:t>We will d</w:t>
      </w:r>
      <w:r>
        <w:rPr>
          <w:rFonts w:eastAsia="Times New Roman"/>
          <w:color w:val="212529"/>
          <w:sz w:val="24"/>
          <w:szCs w:val="24"/>
        </w:rPr>
        <w:t>iscuss how features are extracted, normalised and how the models were trained and tested.</w:t>
      </w:r>
      <w:r w:rsidR="00764198">
        <w:rPr>
          <w:rFonts w:eastAsia="Times New Roman"/>
          <w:color w:val="212529"/>
          <w:sz w:val="24"/>
          <w:szCs w:val="24"/>
        </w:rPr>
        <w:t xml:space="preserve"> All CNN’s will be written in </w:t>
      </w:r>
      <w:proofErr w:type="spellStart"/>
      <w:r w:rsidR="00764198">
        <w:rPr>
          <w:rFonts w:eastAsia="Times New Roman"/>
          <w:color w:val="212529"/>
          <w:sz w:val="24"/>
          <w:szCs w:val="24"/>
        </w:rPr>
        <w:t>jupyter</w:t>
      </w:r>
      <w:proofErr w:type="spellEnd"/>
      <w:r w:rsidR="00764198">
        <w:rPr>
          <w:rFonts w:eastAsia="Times New Roman"/>
          <w:color w:val="212529"/>
          <w:sz w:val="24"/>
          <w:szCs w:val="24"/>
        </w:rPr>
        <w:t xml:space="preserve"> notebooks using the </w:t>
      </w:r>
      <w:proofErr w:type="spellStart"/>
      <w:r w:rsidR="00764198">
        <w:rPr>
          <w:rFonts w:eastAsia="Times New Roman"/>
          <w:color w:val="212529"/>
          <w:sz w:val="24"/>
          <w:szCs w:val="24"/>
        </w:rPr>
        <w:t>tensorfloew</w:t>
      </w:r>
      <w:proofErr w:type="spellEnd"/>
      <w:r w:rsidR="00764198">
        <w:rPr>
          <w:rFonts w:eastAsia="Times New Roman"/>
          <w:color w:val="212529"/>
          <w:sz w:val="24"/>
          <w:szCs w:val="24"/>
        </w:rPr>
        <w:t xml:space="preserve"> and </w:t>
      </w:r>
      <w:proofErr w:type="spellStart"/>
      <w:r w:rsidR="00764198">
        <w:rPr>
          <w:rFonts w:eastAsia="Times New Roman"/>
          <w:color w:val="212529"/>
          <w:sz w:val="24"/>
          <w:szCs w:val="24"/>
        </w:rPr>
        <w:t>keras</w:t>
      </w:r>
      <w:proofErr w:type="spellEnd"/>
      <w:r w:rsidR="00764198">
        <w:rPr>
          <w:rFonts w:eastAsia="Times New Roman"/>
          <w:color w:val="212529"/>
          <w:sz w:val="24"/>
          <w:szCs w:val="24"/>
        </w:rPr>
        <w:t xml:space="preserve"> framework.</w:t>
      </w:r>
    </w:p>
    <w:p w14:paraId="6A86B722" w14:textId="5D4632DC" w:rsidR="002F233E" w:rsidRDefault="005F4929" w:rsidP="00624A0A">
      <w:pPr>
        <w:shd w:val="clear" w:color="auto" w:fill="FFFFFF"/>
        <w:spacing w:before="100" w:beforeAutospacing="1" w:after="100" w:afterAutospacing="1" w:line="240" w:lineRule="auto"/>
        <w:jc w:val="both"/>
        <w:rPr>
          <w:rStyle w:val="Heading1Char"/>
          <w:rFonts w:asciiTheme="minorHAnsi" w:hAnsiTheme="minorHAnsi" w:cstheme="minorHAnsi"/>
          <w:sz w:val="24"/>
          <w:szCs w:val="24"/>
          <w:lang w:eastAsia="en-GB"/>
        </w:rPr>
      </w:pPr>
      <w:r>
        <w:rPr>
          <w:rStyle w:val="Heading1Char"/>
          <w:rFonts w:asciiTheme="minorHAnsi" w:hAnsiTheme="minorHAnsi" w:cstheme="minorHAnsi"/>
          <w:sz w:val="24"/>
          <w:szCs w:val="24"/>
          <w:lang w:eastAsia="en-GB"/>
        </w:rPr>
        <w:t>The Dataset</w:t>
      </w:r>
    </w:p>
    <w:p w14:paraId="57623359" w14:textId="7C457212" w:rsidR="002F233E" w:rsidRPr="005820E6" w:rsidRDefault="002F233E" w:rsidP="002F233E">
      <w:pPr>
        <w:shd w:val="clear" w:color="auto" w:fill="FFFFFF"/>
        <w:spacing w:before="100" w:beforeAutospacing="1" w:after="100" w:afterAutospacing="1" w:line="240" w:lineRule="auto"/>
        <w:jc w:val="both"/>
        <w:rPr>
          <w:rFonts w:eastAsia="Times New Roman"/>
          <w:color w:val="212529"/>
          <w:sz w:val="24"/>
          <w:szCs w:val="24"/>
        </w:rPr>
      </w:pPr>
      <w:r w:rsidRPr="005820E6">
        <w:rPr>
          <w:rFonts w:eastAsia="Times New Roman"/>
          <w:color w:val="212529"/>
          <w:sz w:val="24"/>
          <w:szCs w:val="24"/>
        </w:rPr>
        <w:t>A large dataset is needed to build a CNN. In this instance I used a subset of the CIFAR-100 dataset</w:t>
      </w:r>
      <w:r w:rsidR="002533C8" w:rsidRPr="005820E6">
        <w:rPr>
          <w:rFonts w:eastAsia="Times New Roman"/>
          <w:color w:val="212529"/>
          <w:sz w:val="24"/>
          <w:szCs w:val="24"/>
        </w:rPr>
        <w:t xml:space="preserve">. The CIFAR-100 </w:t>
      </w:r>
      <w:r w:rsidR="000A4C8B" w:rsidRPr="005820E6">
        <w:rPr>
          <w:rFonts w:eastAsia="Times New Roman"/>
          <w:color w:val="212529"/>
          <w:sz w:val="24"/>
          <w:szCs w:val="24"/>
        </w:rPr>
        <w:t>subset</w:t>
      </w:r>
      <w:r w:rsidR="002533C8" w:rsidRPr="005820E6">
        <w:rPr>
          <w:rFonts w:eastAsia="Times New Roman"/>
          <w:color w:val="212529"/>
          <w:sz w:val="24"/>
          <w:szCs w:val="24"/>
        </w:rPr>
        <w:t xml:space="preserve"> contains</w:t>
      </w:r>
      <w:r w:rsidR="000A4C8B" w:rsidRPr="005820E6">
        <w:rPr>
          <w:rFonts w:eastAsia="Times New Roman"/>
          <w:color w:val="212529"/>
          <w:sz w:val="24"/>
          <w:szCs w:val="24"/>
        </w:rPr>
        <w:t xml:space="preserve"> 32x32</w:t>
      </w:r>
      <w:r w:rsidR="002533C8" w:rsidRPr="005820E6">
        <w:rPr>
          <w:rFonts w:eastAsia="Times New Roman"/>
          <w:color w:val="212529"/>
          <w:sz w:val="24"/>
          <w:szCs w:val="24"/>
        </w:rPr>
        <w:t xml:space="preserve"> images of </w:t>
      </w:r>
      <w:r w:rsidR="000A4C8B" w:rsidRPr="005820E6">
        <w:rPr>
          <w:rFonts w:eastAsia="Times New Roman"/>
          <w:color w:val="212529"/>
          <w:sz w:val="24"/>
          <w:szCs w:val="24"/>
        </w:rPr>
        <w:t xml:space="preserve">50000 </w:t>
      </w:r>
      <w:r w:rsidR="002533C8" w:rsidRPr="005820E6">
        <w:rPr>
          <w:rFonts w:eastAsia="Times New Roman"/>
          <w:color w:val="212529"/>
          <w:sz w:val="24"/>
          <w:szCs w:val="24"/>
        </w:rPr>
        <w:t xml:space="preserve">objects, ranging from plants to tractors. As CNNs are a supervised learning technique, </w:t>
      </w:r>
      <w:r w:rsidR="000A4C8B" w:rsidRPr="005820E6">
        <w:rPr>
          <w:rFonts w:eastAsia="Times New Roman"/>
          <w:color w:val="212529"/>
          <w:sz w:val="24"/>
          <w:szCs w:val="24"/>
        </w:rPr>
        <w:t>each image is labelled with a “</w:t>
      </w:r>
      <w:r w:rsidR="002533C8" w:rsidRPr="005820E6">
        <w:rPr>
          <w:rFonts w:eastAsia="Times New Roman"/>
          <w:color w:val="212529"/>
          <w:sz w:val="24"/>
          <w:szCs w:val="24"/>
        </w:rPr>
        <w:t>fine</w:t>
      </w:r>
      <w:r w:rsidR="000A4C8B" w:rsidRPr="005820E6">
        <w:rPr>
          <w:rFonts w:eastAsia="Times New Roman"/>
          <w:color w:val="212529"/>
          <w:sz w:val="24"/>
          <w:szCs w:val="24"/>
        </w:rPr>
        <w:t>” (more specific)</w:t>
      </w:r>
      <w:r w:rsidR="002533C8" w:rsidRPr="005820E6">
        <w:rPr>
          <w:rFonts w:eastAsia="Times New Roman"/>
          <w:color w:val="212529"/>
          <w:sz w:val="24"/>
          <w:szCs w:val="24"/>
        </w:rPr>
        <w:t xml:space="preserve"> and </w:t>
      </w:r>
      <w:r w:rsidR="000A4C8B" w:rsidRPr="005820E6">
        <w:rPr>
          <w:rFonts w:eastAsia="Times New Roman"/>
          <w:color w:val="212529"/>
          <w:sz w:val="24"/>
          <w:szCs w:val="24"/>
        </w:rPr>
        <w:t>“</w:t>
      </w:r>
      <w:r w:rsidR="002533C8" w:rsidRPr="005820E6">
        <w:rPr>
          <w:rFonts w:eastAsia="Times New Roman"/>
          <w:color w:val="212529"/>
          <w:sz w:val="24"/>
          <w:szCs w:val="24"/>
        </w:rPr>
        <w:t>coarse</w:t>
      </w:r>
      <w:r w:rsidR="000A4C8B" w:rsidRPr="005820E6">
        <w:rPr>
          <w:rFonts w:eastAsia="Times New Roman"/>
          <w:color w:val="212529"/>
          <w:sz w:val="24"/>
          <w:szCs w:val="24"/>
        </w:rPr>
        <w:t>” (more general)</w:t>
      </w:r>
      <w:r w:rsidR="002533C8" w:rsidRPr="005820E6">
        <w:rPr>
          <w:rFonts w:eastAsia="Times New Roman"/>
          <w:color w:val="212529"/>
          <w:sz w:val="24"/>
          <w:szCs w:val="24"/>
        </w:rPr>
        <w:t xml:space="preserve"> label </w:t>
      </w:r>
      <w:r w:rsidR="002533C8" w:rsidRPr="005820E6">
        <w:rPr>
          <w:rFonts w:eastAsia="Times New Roman"/>
          <w:color w:val="212529"/>
          <w:sz w:val="24"/>
          <w:szCs w:val="24"/>
        </w:rPr>
        <w:fldChar w:fldCharType="begin" w:fldLock="1"/>
      </w:r>
      <w:r w:rsidR="005820E6">
        <w:rPr>
          <w:rFonts w:eastAsia="Times New Roman"/>
          <w:color w:val="212529"/>
          <w:sz w:val="24"/>
          <w:szCs w:val="24"/>
        </w:rPr>
        <w:instrText>ADDIN CSL_CITATION {"citationItems":[{"id":"ITEM-1","itemData":{"URL":"https://www.cs.toronto.edu/~kriz/cifar.html","abstract":"The CIFAR-10 and CIFAR-100 are labeled subsets of the 80 million tiny images dataset","accessed":{"date-parts":[["2021","4","13"]]},"author":[{"dropping-particle":"","family":"Krizhevsky","given":"A","non-dropping-particle":"","parse-names":false,"suffix":""},{"dropping-particle":"","family":"Nair","given":"V","non-dropping-particle":"","parse-names":false,"suffix":""},{"dropping-particle":"","family":"Hinton","given":"G","non-dropping-particle":"","parse-names":false,"suffix":""}],"container-title":"https://www.cs.toronto.edu/~kriz/cifar.html","id":"ITEM-1","issued":{"date-parts":[["2009"]]},"title":"CIFAR-10 and CIFAR-100 datasets","type":"webpage"},"uris":["http://www.mendeley.com/documents/?uuid=ad699240-5641-3313-8da8-fee410b4fb9b"]}],"mendeley":{"formattedCitation":"(Krizhevsky, Nair and Hinton, 2009)","plainTextFormattedCitation":"(Krizhevsky, Nair and Hinton, 2009)","previouslyFormattedCitation":"(Krizhevsky, Nair and Hinton, 2009)"},"properties":{"noteIndex":0},"schema":"https://github.com/citation-style-language/schema/raw/master/csl-citation.json"}</w:instrText>
      </w:r>
      <w:r w:rsidR="002533C8" w:rsidRPr="005820E6">
        <w:rPr>
          <w:rFonts w:eastAsia="Times New Roman"/>
          <w:color w:val="212529"/>
          <w:sz w:val="24"/>
          <w:szCs w:val="24"/>
        </w:rPr>
        <w:fldChar w:fldCharType="separate"/>
      </w:r>
      <w:r w:rsidR="002533C8" w:rsidRPr="005820E6">
        <w:rPr>
          <w:rFonts w:eastAsia="Times New Roman"/>
          <w:noProof/>
          <w:color w:val="212529"/>
          <w:sz w:val="24"/>
          <w:szCs w:val="24"/>
        </w:rPr>
        <w:t>(Krizhevsky, Nair and Hinton, 2009)</w:t>
      </w:r>
      <w:r w:rsidR="002533C8" w:rsidRPr="005820E6">
        <w:rPr>
          <w:rFonts w:eastAsia="Times New Roman"/>
          <w:color w:val="212529"/>
          <w:sz w:val="24"/>
          <w:szCs w:val="24"/>
        </w:rPr>
        <w:fldChar w:fldCharType="end"/>
      </w:r>
      <w:r w:rsidR="002533C8" w:rsidRPr="005820E6">
        <w:rPr>
          <w:rFonts w:eastAsia="Times New Roman"/>
          <w:color w:val="212529"/>
          <w:sz w:val="24"/>
          <w:szCs w:val="24"/>
        </w:rPr>
        <w:t>.</w:t>
      </w:r>
      <w:r w:rsidRPr="005820E6">
        <w:rPr>
          <w:rFonts w:eastAsia="Times New Roman"/>
          <w:color w:val="212529"/>
          <w:sz w:val="24"/>
          <w:szCs w:val="24"/>
        </w:rPr>
        <w:t xml:space="preserve"> </w:t>
      </w:r>
      <w:r w:rsidR="002533C8" w:rsidRPr="005820E6">
        <w:rPr>
          <w:rFonts w:eastAsia="Times New Roman"/>
          <w:color w:val="212529"/>
          <w:sz w:val="24"/>
          <w:szCs w:val="24"/>
        </w:rPr>
        <w:t xml:space="preserve">Fine labels identify </w:t>
      </w:r>
      <w:r w:rsidR="000A4C8B" w:rsidRPr="005820E6">
        <w:rPr>
          <w:rFonts w:eastAsia="Times New Roman"/>
          <w:color w:val="212529"/>
          <w:sz w:val="24"/>
          <w:szCs w:val="24"/>
        </w:rPr>
        <w:t xml:space="preserve">100 classes while the coarse dataset identifies </w:t>
      </w:r>
      <w:r w:rsidRPr="005820E6">
        <w:rPr>
          <w:rFonts w:eastAsia="Times New Roman"/>
          <w:color w:val="212529"/>
          <w:sz w:val="24"/>
          <w:szCs w:val="24"/>
        </w:rPr>
        <w:t>20 super classes ranging from fish to trees</w:t>
      </w:r>
      <w:r w:rsidR="000A4C8B" w:rsidRPr="005820E6">
        <w:rPr>
          <w:rFonts w:eastAsia="Times New Roman"/>
          <w:color w:val="212529"/>
          <w:sz w:val="24"/>
          <w:szCs w:val="24"/>
        </w:rPr>
        <w:t xml:space="preserve">. We will analyse the effectiveness of </w:t>
      </w:r>
      <w:proofErr w:type="spellStart"/>
      <w:r w:rsidR="000A4C8B" w:rsidRPr="005820E6">
        <w:rPr>
          <w:rFonts w:eastAsia="Times New Roman"/>
          <w:color w:val="212529"/>
          <w:sz w:val="24"/>
          <w:szCs w:val="24"/>
        </w:rPr>
        <w:t>AlexNet</w:t>
      </w:r>
      <w:proofErr w:type="spellEnd"/>
      <w:r w:rsidR="000A4C8B" w:rsidRPr="005820E6">
        <w:rPr>
          <w:rFonts w:eastAsia="Times New Roman"/>
          <w:color w:val="212529"/>
          <w:sz w:val="24"/>
          <w:szCs w:val="24"/>
        </w:rPr>
        <w:t xml:space="preserve"> and </w:t>
      </w:r>
      <w:proofErr w:type="spellStart"/>
      <w:r w:rsidR="000A4C8B" w:rsidRPr="005820E6">
        <w:rPr>
          <w:rFonts w:eastAsia="Times New Roman"/>
          <w:color w:val="212529"/>
          <w:sz w:val="24"/>
          <w:szCs w:val="24"/>
        </w:rPr>
        <w:t>ResNet</w:t>
      </w:r>
      <w:proofErr w:type="spellEnd"/>
      <w:r w:rsidR="000A4C8B" w:rsidRPr="005820E6">
        <w:rPr>
          <w:rFonts w:eastAsia="Times New Roman"/>
          <w:color w:val="212529"/>
          <w:sz w:val="24"/>
          <w:szCs w:val="24"/>
        </w:rPr>
        <w:t xml:space="preserve"> models using both label variations.</w:t>
      </w:r>
    </w:p>
    <w:p w14:paraId="0CFB09CD" w14:textId="012991BF" w:rsidR="004923BF" w:rsidRPr="005820E6" w:rsidRDefault="004923BF" w:rsidP="000A4C8B">
      <w:pPr>
        <w:shd w:val="clear" w:color="auto" w:fill="FFFFFF"/>
        <w:spacing w:before="100" w:beforeAutospacing="1" w:after="100" w:afterAutospacing="1" w:line="240" w:lineRule="auto"/>
        <w:jc w:val="both"/>
        <w:rPr>
          <w:rFonts w:eastAsia="Times New Roman"/>
          <w:color w:val="212529"/>
          <w:sz w:val="24"/>
          <w:szCs w:val="24"/>
        </w:rPr>
      </w:pPr>
      <w:r w:rsidRPr="005820E6">
        <w:rPr>
          <w:rFonts w:eastAsia="Times New Roman"/>
          <w:color w:val="212529"/>
          <w:sz w:val="24"/>
          <w:szCs w:val="24"/>
        </w:rPr>
        <w:t>Pre-processing</w:t>
      </w:r>
      <w:r w:rsidRPr="005820E6">
        <w:rPr>
          <w:rFonts w:eastAsia="Times New Roman"/>
          <w:color w:val="212529"/>
          <w:sz w:val="24"/>
          <w:szCs w:val="24"/>
        </w:rPr>
        <w:t xml:space="preserve"> of the data is needed to ensure all the data is within the appropriate format.</w:t>
      </w:r>
      <w:r w:rsidRPr="005820E6">
        <w:rPr>
          <w:rFonts w:eastAsia="Times New Roman"/>
          <w:color w:val="212529"/>
          <w:sz w:val="24"/>
          <w:szCs w:val="24"/>
        </w:rPr>
        <w:t xml:space="preserve"> </w:t>
      </w:r>
      <w:r w:rsidR="000A4C8B" w:rsidRPr="005820E6">
        <w:rPr>
          <w:rFonts w:eastAsia="Times New Roman"/>
          <w:color w:val="212529"/>
          <w:sz w:val="24"/>
          <w:szCs w:val="24"/>
        </w:rPr>
        <w:t xml:space="preserve">Before using this data in a model, the data will be shuffled as to avoid unnecessary bias by the ordering of the images. For each </w:t>
      </w:r>
      <w:r w:rsidR="005820E6" w:rsidRPr="005820E6">
        <w:rPr>
          <w:rFonts w:eastAsia="Times New Roman"/>
          <w:color w:val="212529"/>
          <w:sz w:val="24"/>
          <w:szCs w:val="24"/>
        </w:rPr>
        <w:t>model,</w:t>
      </w:r>
      <w:r w:rsidR="000A4C8B" w:rsidRPr="005820E6">
        <w:rPr>
          <w:rFonts w:eastAsia="Times New Roman"/>
          <w:color w:val="212529"/>
          <w:sz w:val="24"/>
          <w:szCs w:val="24"/>
        </w:rPr>
        <w:t xml:space="preserve"> the dataset is split into 2 sections. 80% of the dataset will be used as training data while the remaining 20% will be withheld and used to test the effectiveness of the models. </w:t>
      </w:r>
      <w:r w:rsidRPr="005820E6">
        <w:rPr>
          <w:rFonts w:eastAsia="Times New Roman"/>
          <w:color w:val="212529"/>
          <w:sz w:val="24"/>
          <w:szCs w:val="24"/>
        </w:rPr>
        <w:t>All the input images must be 32x32 pixels and normalised so that there is no degeneration of gradients.</w:t>
      </w:r>
    </w:p>
    <w:p w14:paraId="0DF8A872" w14:textId="6296E3C5" w:rsidR="004923BF" w:rsidRDefault="004923BF" w:rsidP="000A4C8B">
      <w:pPr>
        <w:shd w:val="clear" w:color="auto" w:fill="FFFFFF"/>
        <w:spacing w:before="100" w:beforeAutospacing="1" w:after="100" w:afterAutospacing="1" w:line="240" w:lineRule="auto"/>
        <w:jc w:val="both"/>
        <w:rPr>
          <w:rStyle w:val="Heading1Char"/>
          <w:rFonts w:asciiTheme="minorHAnsi" w:hAnsiTheme="minorHAnsi" w:cstheme="minorHAnsi"/>
          <w:sz w:val="24"/>
          <w:szCs w:val="24"/>
          <w:lang w:eastAsia="en-GB"/>
        </w:rPr>
      </w:pPr>
      <w:r>
        <w:rPr>
          <w:rStyle w:val="Heading1Char"/>
          <w:rFonts w:asciiTheme="minorHAnsi" w:hAnsiTheme="minorHAnsi" w:cstheme="minorHAnsi"/>
          <w:sz w:val="24"/>
          <w:szCs w:val="24"/>
          <w:lang w:eastAsia="en-GB"/>
        </w:rPr>
        <w:t xml:space="preserve">CNN </w:t>
      </w:r>
      <w:r w:rsidR="005820E6">
        <w:rPr>
          <w:rStyle w:val="Heading1Char"/>
          <w:rFonts w:asciiTheme="minorHAnsi" w:hAnsiTheme="minorHAnsi" w:cstheme="minorHAnsi"/>
          <w:sz w:val="24"/>
          <w:szCs w:val="24"/>
          <w:lang w:eastAsia="en-GB"/>
        </w:rPr>
        <w:t>Architecture</w:t>
      </w:r>
      <w:r>
        <w:rPr>
          <w:rStyle w:val="Heading1Char"/>
          <w:rFonts w:asciiTheme="minorHAnsi" w:hAnsiTheme="minorHAnsi" w:cstheme="minorHAnsi"/>
          <w:sz w:val="24"/>
          <w:szCs w:val="24"/>
          <w:lang w:eastAsia="en-GB"/>
        </w:rPr>
        <w:t xml:space="preserve"> </w:t>
      </w:r>
    </w:p>
    <w:p w14:paraId="06A51E4D" w14:textId="5BBDD557" w:rsidR="005820E6" w:rsidRPr="005820E6" w:rsidRDefault="005820E6" w:rsidP="005820E6">
      <w:pPr>
        <w:shd w:val="clear" w:color="auto" w:fill="FFFFFF"/>
        <w:spacing w:before="100" w:beforeAutospacing="1" w:after="100" w:afterAutospacing="1" w:line="240" w:lineRule="auto"/>
        <w:jc w:val="both"/>
        <w:rPr>
          <w:rFonts w:eastAsia="Times New Roman"/>
          <w:color w:val="212529"/>
          <w:sz w:val="24"/>
          <w:szCs w:val="24"/>
        </w:rPr>
      </w:pPr>
      <w:r>
        <w:rPr>
          <w:rFonts w:eastAsia="Times New Roman"/>
          <w:color w:val="212529"/>
          <w:sz w:val="24"/>
          <w:szCs w:val="24"/>
        </w:rPr>
        <w:t>I chose to use CNNs for this project as it is a supervised and can provide high accuracy results for image recognition.</w:t>
      </w:r>
      <w:r>
        <w:rPr>
          <w:rFonts w:eastAsia="Times New Roman"/>
          <w:color w:val="212529"/>
          <w:sz w:val="24"/>
          <w:szCs w:val="24"/>
        </w:rPr>
        <w:t xml:space="preserve"> The similarities between </w:t>
      </w:r>
      <w:proofErr w:type="spellStart"/>
      <w:r>
        <w:rPr>
          <w:rFonts w:eastAsia="Times New Roman"/>
          <w:color w:val="212529"/>
          <w:sz w:val="24"/>
          <w:szCs w:val="24"/>
        </w:rPr>
        <w:t>AlexNet</w:t>
      </w:r>
      <w:proofErr w:type="spellEnd"/>
      <w:r>
        <w:rPr>
          <w:rFonts w:eastAsia="Times New Roman"/>
          <w:color w:val="212529"/>
          <w:sz w:val="24"/>
          <w:szCs w:val="24"/>
        </w:rPr>
        <w:t xml:space="preserve"> and </w:t>
      </w:r>
      <w:proofErr w:type="spellStart"/>
      <w:r>
        <w:rPr>
          <w:rFonts w:eastAsia="Times New Roman"/>
          <w:color w:val="212529"/>
          <w:sz w:val="24"/>
          <w:szCs w:val="24"/>
        </w:rPr>
        <w:t>ResNet</w:t>
      </w:r>
      <w:proofErr w:type="spellEnd"/>
      <w:r>
        <w:rPr>
          <w:rFonts w:eastAsia="Times New Roman"/>
          <w:color w:val="212529"/>
          <w:sz w:val="24"/>
          <w:szCs w:val="24"/>
        </w:rPr>
        <w:t xml:space="preserve"> is that they both use layers. However, </w:t>
      </w:r>
      <w:proofErr w:type="spellStart"/>
      <w:r>
        <w:rPr>
          <w:rFonts w:eastAsia="Times New Roman"/>
          <w:color w:val="212529"/>
          <w:sz w:val="24"/>
          <w:szCs w:val="24"/>
        </w:rPr>
        <w:t>ResNet</w:t>
      </w:r>
      <w:proofErr w:type="spellEnd"/>
      <w:r>
        <w:rPr>
          <w:rFonts w:eastAsia="Times New Roman"/>
          <w:color w:val="212529"/>
          <w:sz w:val="24"/>
          <w:szCs w:val="24"/>
        </w:rPr>
        <w:t xml:space="preserve"> employs skip connections with batch normalisation which significantly lowers the complexity of previous networks and can achieve human level accuracy.</w:t>
      </w:r>
      <w:r w:rsidR="00764198">
        <w:rPr>
          <w:rFonts w:eastAsia="Times New Roman"/>
          <w:color w:val="212529"/>
          <w:sz w:val="24"/>
          <w:szCs w:val="24"/>
        </w:rPr>
        <w:t xml:space="preserve"> </w:t>
      </w:r>
    </w:p>
    <w:p w14:paraId="4D4C842C" w14:textId="2DEC8A9E" w:rsidR="004923BF" w:rsidRDefault="004923BF" w:rsidP="004923BF">
      <w:pPr>
        <w:shd w:val="clear" w:color="auto" w:fill="FFFFFF"/>
        <w:spacing w:after="0" w:line="240" w:lineRule="auto"/>
        <w:jc w:val="both"/>
        <w:rPr>
          <w:rFonts w:eastAsia="Times New Roman"/>
          <w:color w:val="212529"/>
        </w:rPr>
      </w:pPr>
      <w:r>
        <w:rPr>
          <w:rFonts w:eastAsia="Times New Roman"/>
          <w:color w:val="212529"/>
        </w:rPr>
        <w:lastRenderedPageBreak/>
        <w:t xml:space="preserve">Every model will have a: </w:t>
      </w:r>
      <w:proofErr w:type="spellStart"/>
      <w:r w:rsidRPr="004923BF">
        <w:rPr>
          <w:rFonts w:eastAsia="Times New Roman"/>
          <w:color w:val="212529"/>
        </w:rPr>
        <w:t>batch_size</w:t>
      </w:r>
      <w:proofErr w:type="spellEnd"/>
      <w:r w:rsidRPr="004923BF">
        <w:rPr>
          <w:rFonts w:eastAsia="Times New Roman"/>
          <w:color w:val="212529"/>
        </w:rPr>
        <w:t>= 100</w:t>
      </w:r>
      <w:r>
        <w:rPr>
          <w:rFonts w:eastAsia="Times New Roman"/>
          <w:color w:val="212529"/>
        </w:rPr>
        <w:t xml:space="preserve">, </w:t>
      </w:r>
      <w:r w:rsidRPr="004923BF">
        <w:rPr>
          <w:rFonts w:eastAsia="Times New Roman"/>
          <w:color w:val="212529"/>
        </w:rPr>
        <w:t>epochs=100</w:t>
      </w:r>
      <w:r>
        <w:rPr>
          <w:rFonts w:eastAsia="Times New Roman"/>
          <w:color w:val="212529"/>
        </w:rPr>
        <w:t xml:space="preserve">, </w:t>
      </w:r>
      <w:proofErr w:type="spellStart"/>
      <w:r w:rsidRPr="004923BF">
        <w:rPr>
          <w:rFonts w:eastAsia="Times New Roman"/>
          <w:color w:val="212529"/>
        </w:rPr>
        <w:t>learn_rate</w:t>
      </w:r>
      <w:proofErr w:type="spellEnd"/>
      <w:r w:rsidRPr="004923BF">
        <w:rPr>
          <w:rFonts w:eastAsia="Times New Roman"/>
          <w:color w:val="212529"/>
        </w:rPr>
        <w:t>=.001</w:t>
      </w:r>
    </w:p>
    <w:p w14:paraId="61427A06" w14:textId="79B0C814" w:rsidR="000A4C8B" w:rsidRDefault="000A4C8B" w:rsidP="000A4C8B">
      <w:pPr>
        <w:shd w:val="clear" w:color="auto" w:fill="FFFFFF"/>
        <w:spacing w:before="100" w:beforeAutospacing="1" w:after="100" w:afterAutospacing="1" w:line="240" w:lineRule="auto"/>
        <w:jc w:val="both"/>
        <w:rPr>
          <w:rStyle w:val="Heading1Char"/>
          <w:rFonts w:asciiTheme="minorHAnsi" w:hAnsiTheme="minorHAnsi" w:cstheme="minorHAnsi"/>
          <w:sz w:val="24"/>
          <w:szCs w:val="24"/>
          <w:lang w:eastAsia="en-GB"/>
        </w:rPr>
      </w:pPr>
      <w:proofErr w:type="spellStart"/>
      <w:r>
        <w:rPr>
          <w:rStyle w:val="Heading1Char"/>
          <w:rFonts w:asciiTheme="minorHAnsi" w:hAnsiTheme="minorHAnsi" w:cstheme="minorHAnsi"/>
          <w:sz w:val="24"/>
          <w:szCs w:val="24"/>
          <w:lang w:eastAsia="en-GB"/>
        </w:rPr>
        <w:t>AlexNet</w:t>
      </w:r>
      <w:proofErr w:type="spellEnd"/>
    </w:p>
    <w:p w14:paraId="5E98F4D9" w14:textId="3BF7917D" w:rsidR="00764198" w:rsidRDefault="000A4C8B" w:rsidP="00232094">
      <w:pPr>
        <w:shd w:val="clear" w:color="auto" w:fill="FFFFFF"/>
        <w:spacing w:before="100" w:beforeAutospacing="1" w:after="100" w:afterAutospacing="1" w:line="240" w:lineRule="auto"/>
        <w:jc w:val="both"/>
        <w:rPr>
          <w:rFonts w:eastAsia="Times New Roman"/>
          <w:color w:val="212529"/>
        </w:rPr>
      </w:pPr>
      <w:proofErr w:type="spellStart"/>
      <w:r>
        <w:rPr>
          <w:rFonts w:eastAsia="Times New Roman"/>
          <w:color w:val="212529"/>
        </w:rPr>
        <w:t>AlexNet</w:t>
      </w:r>
      <w:proofErr w:type="spellEnd"/>
      <w:r>
        <w:rPr>
          <w:rFonts w:eastAsia="Times New Roman"/>
          <w:color w:val="212529"/>
        </w:rPr>
        <w:t xml:space="preserve"> was chosen</w:t>
      </w:r>
      <w:r w:rsidR="005820E6">
        <w:rPr>
          <w:rFonts w:eastAsia="Times New Roman"/>
          <w:color w:val="212529"/>
        </w:rPr>
        <w:t xml:space="preserve"> because it is a relatively simple and early implementation of a CNN</w:t>
      </w:r>
      <w:r w:rsidR="00CC287E">
        <w:rPr>
          <w:rFonts w:eastAsia="Times New Roman"/>
          <w:color w:val="212529"/>
        </w:rPr>
        <w:t>, m</w:t>
      </w:r>
      <w:r w:rsidR="005820E6">
        <w:rPr>
          <w:rFonts w:eastAsia="Times New Roman"/>
          <w:color w:val="212529"/>
        </w:rPr>
        <w:t>ade in 2012</w:t>
      </w:r>
      <w:r w:rsidR="0093712E">
        <w:rPr>
          <w:rFonts w:eastAsia="Times New Roman"/>
          <w:color w:val="212529"/>
        </w:rPr>
        <w:t xml:space="preserve"> </w:t>
      </w:r>
      <w:r w:rsidR="0093712E">
        <w:rPr>
          <w:rFonts w:eastAsia="Times New Roman" w:cstheme="minorHAnsi"/>
          <w:color w:val="212529"/>
          <w:lang w:eastAsia="en-GB"/>
        </w:rPr>
        <w:fldChar w:fldCharType="begin" w:fldLock="1"/>
      </w:r>
      <w:r w:rsidR="0093712E">
        <w:rPr>
          <w:rFonts w:eastAsia="Times New Roman" w:cstheme="minorHAnsi"/>
          <w:color w:val="212529"/>
          <w:lang w:eastAsia="en-GB"/>
        </w:rPr>
        <w:instrText>ADDIN CSL_CITATION {"citationItems":[{"id":"ITEM-1","itemData":{"DOI":"10.1007/s10462-020-09825-6","ISSN":"15737462","abstract":"Deep Convolutional Neural Network (CNN) is a special type of Neural Networks, which has shown exemplary performance on several competitions related to Computer Vision and Image Processing. Some of the exciting application areas of CNN include Image Classification and Segmentation, Object Detection, Video Processing, Natural Language Processing, and Speech Recognition. The powerful learning ability of deep CNN is primarily due to the use of multiple feature extraction stages that can automatically learn representations from the data. The availability of a large amount of data and improvement in the hardware technology has accelerated the research in CNNs, and recently interesting deep CNN architectures have been reported. Several inspiring ideas to bring advancements in CNNs have been explored, such as the use of different activation and loss functions, parameter optimization, regularization, and architectural innovations. However, the significant improvement in the representational capacity of the deep CNN is achieved through architectural innovations. Notably, the ideas of exploiting spatial and channel information, depth and width of architecture, and multi-path information processing have gained substantial attention. Similarly, the idea of using a block of layers as a structural unit is also gaining popularity. This survey thus focuses on the intrinsic taxonomy present in the recently reported deep CNN architectures and, consequently, classifies the recent innovations in CNN architectures into seven different categories. These seven categories are based on spatial exploitation, depth, multi-path, width, feature-map exploitation, channel boosting, and attention. Additionally, the elementary understanding of CNN components, current challenges, and applications of CNN are also provided.","author":[{"dropping-particle":"","family":"Khan","given":"Asifullah","non-dropping-particle":"","parse-names":false,"suffix":""},{"dropping-particle":"","family":"Sohail","given":"Anabia","non-dropping-particle":"","parse-names":false,"suffix":""},{"dropping-particle":"","family":"Zahoora","given":"Umme","non-dropping-particle":"","parse-names":false,"suffix":""},{"dropping-particle":"","family":"Qureshi","given":"Aqsa Saeed","non-dropping-particle":"","parse-names":false,"suffix":""}],"container-title":"Artificial Intelligence Review","id":"ITEM-1","issue":"8","issued":{"date-parts":[["2020"]]},"page":"5455-5516","title":"A survey of the recent architectures of deep convolutional neural networks","type":"article-journal","volume":"53"},"uris":["http://www.mendeley.com/documents/?uuid=8f47c6f8-c1ab-32ee-b641-d980883636e8"]}],"mendeley":{"formattedCitation":"(Khan &lt;i&gt;et al.&lt;/i&gt;, 2020)","plainTextFormattedCitation":"(Khan et al., 2020)","previouslyFormattedCitation":"(Khan &lt;i&gt;et al.&lt;/i&gt;, 2020)"},"properties":{"noteIndex":0},"schema":"https://github.com/citation-style-language/schema/raw/master/csl-citation.json"}</w:instrText>
      </w:r>
      <w:r w:rsidR="0093712E">
        <w:rPr>
          <w:rFonts w:eastAsia="Times New Roman" w:cstheme="minorHAnsi"/>
          <w:color w:val="212529"/>
          <w:lang w:eastAsia="en-GB"/>
        </w:rPr>
        <w:fldChar w:fldCharType="separate"/>
      </w:r>
      <w:r w:rsidR="0093712E" w:rsidRPr="00624A0A">
        <w:rPr>
          <w:rFonts w:eastAsia="Times New Roman" w:cstheme="minorHAnsi"/>
          <w:noProof/>
          <w:color w:val="212529"/>
          <w:lang w:eastAsia="en-GB"/>
        </w:rPr>
        <w:t xml:space="preserve">(Khan </w:t>
      </w:r>
      <w:r w:rsidR="0093712E" w:rsidRPr="00624A0A">
        <w:rPr>
          <w:rFonts w:eastAsia="Times New Roman" w:cstheme="minorHAnsi"/>
          <w:i/>
          <w:noProof/>
          <w:color w:val="212529"/>
          <w:lang w:eastAsia="en-GB"/>
        </w:rPr>
        <w:t>et al.</w:t>
      </w:r>
      <w:r w:rsidR="0093712E" w:rsidRPr="00624A0A">
        <w:rPr>
          <w:rFonts w:eastAsia="Times New Roman" w:cstheme="minorHAnsi"/>
          <w:noProof/>
          <w:color w:val="212529"/>
          <w:lang w:eastAsia="en-GB"/>
        </w:rPr>
        <w:t>, 2020)</w:t>
      </w:r>
      <w:r w:rsidR="0093712E">
        <w:rPr>
          <w:rFonts w:eastAsia="Times New Roman" w:cstheme="minorHAnsi"/>
          <w:color w:val="212529"/>
          <w:lang w:eastAsia="en-GB"/>
        </w:rPr>
        <w:fldChar w:fldCharType="end"/>
      </w:r>
      <w:r w:rsidR="005820E6">
        <w:rPr>
          <w:rFonts w:eastAsia="Times New Roman"/>
          <w:color w:val="212529"/>
        </w:rPr>
        <w:t>.</w:t>
      </w:r>
      <w:r w:rsidR="0093712E" w:rsidRPr="0093712E">
        <w:rPr>
          <w:rFonts w:eastAsia="Times New Roman" w:cstheme="minorHAnsi"/>
          <w:color w:val="212529"/>
          <w:lang w:eastAsia="en-GB"/>
        </w:rPr>
        <w:t xml:space="preserve"> </w:t>
      </w:r>
      <w:r w:rsidR="005820E6">
        <w:rPr>
          <w:rFonts w:eastAsia="Times New Roman"/>
          <w:color w:val="212529"/>
        </w:rPr>
        <w:t xml:space="preserve">The implementation of the </w:t>
      </w:r>
      <w:proofErr w:type="spellStart"/>
      <w:r w:rsidR="005820E6">
        <w:rPr>
          <w:rFonts w:eastAsia="Times New Roman"/>
          <w:color w:val="212529"/>
        </w:rPr>
        <w:t>AlexNet</w:t>
      </w:r>
      <w:proofErr w:type="spellEnd"/>
      <w:r w:rsidR="005820E6">
        <w:rPr>
          <w:rFonts w:eastAsia="Times New Roman"/>
          <w:color w:val="212529"/>
        </w:rPr>
        <w:t xml:space="preserve"> CNN closely follows the demonstration by Kumar</w:t>
      </w:r>
      <w:r w:rsidR="00CC287E">
        <w:rPr>
          <w:rFonts w:eastAsia="Times New Roman"/>
          <w:color w:val="212529"/>
        </w:rPr>
        <w:t>.</w:t>
      </w:r>
      <w:r w:rsidR="00764198" w:rsidRPr="00764198">
        <w:rPr>
          <w:rFonts w:eastAsia="Times New Roman"/>
          <w:color w:val="212529"/>
          <w:sz w:val="24"/>
          <w:szCs w:val="24"/>
        </w:rPr>
        <w:t xml:space="preserve"> </w:t>
      </w:r>
      <w:r w:rsidR="00764198">
        <w:rPr>
          <w:rFonts w:eastAsia="Times New Roman"/>
          <w:color w:val="212529"/>
          <w:sz w:val="24"/>
          <w:szCs w:val="24"/>
        </w:rPr>
        <w:t xml:space="preserve">The difference between architecture comes from the differences in layers </w:t>
      </w:r>
      <w:r w:rsidR="00764198">
        <w:rPr>
          <w:rStyle w:val="Heading1Char"/>
          <w:rFonts w:asciiTheme="minorHAnsi" w:eastAsiaTheme="minorHAnsi" w:hAnsiTheme="minorHAnsi" w:cstheme="minorBidi"/>
          <w:color w:val="auto"/>
          <w:sz w:val="22"/>
          <w:szCs w:val="22"/>
        </w:rPr>
        <w:fldChar w:fldCharType="begin" w:fldLock="1"/>
      </w:r>
      <w:r w:rsidR="00764198">
        <w:rPr>
          <w:rStyle w:val="Heading1Char"/>
          <w:rFonts w:asciiTheme="minorHAnsi" w:eastAsiaTheme="minorHAnsi" w:hAnsiTheme="minorHAnsi" w:cstheme="minorBidi"/>
          <w:color w:val="auto"/>
          <w:sz w:val="22"/>
          <w:szCs w:val="22"/>
        </w:rPr>
        <w:instrText>ADDIN CSL_CITATION {"citationItems":[{"id":"ITEM-1","itemData":{"DOI":"10.1016/j.procs.2018.05.198","ISSN":"18770509","abstract":"This paper presents an empirical analysis of theperformance of popular convolutional neural networks (CNNs) for identifying objects in real time video feeds. The most popular convolution neural networks for object detection and object category classification from images are Alex Nets, GoogLeNet, and ResNet50. A variety of image data sets are available to test the performance of different types of CNN's. The commonly found benchmark datasets for evaluating the performance of a convolutional neural network are anImageNet dataset, and CIFAR10, CIFAR100, and MNIST image data sets. This study focuses on analyzing the performance of three popular networks: Alex Net, GoogLeNet, and ResNet50. We have taken three most popular data sets ImageNet, CIFAR10, and CIFAR100 for our study, since, testing the performance of a network on a single data set does not reveal its true capability and limitations. It must be noted that videos are not used as a training dataset, they are used as testing datasets. Our analysis shows that GoogLeNet and ResNet50 are able to recognize objects with better precision compared to Alex Net. Moreover, theperformance of trained CNN's vary substantially across different categories of objects and we, therefore, will discuss the possible reasons for this.","author":[{"dropping-particle":"","family":"Sharma","given":"Neha","non-dropping-particle":"","parse-names":false,"suffix":""},{"dropping-particle":"","family":"Jain","given":"Vibhor","non-dropping-particle":"","parse-names":false,"suffix":""},{"dropping-particle":"","family":"Mishra","given":"Anju","non-dropping-particle":"","parse-names":false,"suffix":""}],"container-title":"Procedia Computer Science","id":"ITEM-1","issue":"Iccids","issued":{"date-parts":[["2018"]]},"page":"377-384","publisher":"Elsevier B.V.","title":"An Analysis of Convolutional Neural Networks for Image Classification","type":"article-journal","volume":"132"},"uris":["http://www.mendeley.com/documents/?uuid=c58d24fb-9ace-45f2-8806-4898e8de039f"]}],"mendeley":{"formattedCitation":"(Sharma, Jain and Mishra, 2018)","plainTextFormattedCitation":"(Sharma, Jain and Mishra, 2018)"},"properties":{"noteIndex":0},"schema":"https://github.com/citation-style-language/schema/raw/master/csl-citation.json"}</w:instrText>
      </w:r>
      <w:r w:rsidR="00764198">
        <w:rPr>
          <w:rStyle w:val="Heading1Char"/>
          <w:rFonts w:asciiTheme="minorHAnsi" w:eastAsiaTheme="minorHAnsi" w:hAnsiTheme="minorHAnsi" w:cstheme="minorBidi"/>
          <w:color w:val="auto"/>
          <w:sz w:val="22"/>
          <w:szCs w:val="22"/>
        </w:rPr>
        <w:fldChar w:fldCharType="separate"/>
      </w:r>
      <w:r w:rsidR="00764198" w:rsidRPr="00CC287E">
        <w:rPr>
          <w:rStyle w:val="Heading1Char"/>
          <w:rFonts w:asciiTheme="minorHAnsi" w:eastAsiaTheme="minorHAnsi" w:hAnsiTheme="minorHAnsi" w:cstheme="minorBidi"/>
          <w:noProof/>
          <w:color w:val="auto"/>
          <w:sz w:val="22"/>
          <w:szCs w:val="22"/>
        </w:rPr>
        <w:t>(Sharma, Jain and Mishra, 2018)</w:t>
      </w:r>
      <w:r w:rsidR="00764198">
        <w:rPr>
          <w:rStyle w:val="Heading1Char"/>
          <w:rFonts w:asciiTheme="minorHAnsi" w:eastAsiaTheme="minorHAnsi" w:hAnsiTheme="minorHAnsi" w:cstheme="minorBidi"/>
          <w:color w:val="auto"/>
          <w:sz w:val="22"/>
          <w:szCs w:val="22"/>
        </w:rPr>
        <w:fldChar w:fldCharType="end"/>
      </w:r>
      <w:r w:rsidR="00764198">
        <w:rPr>
          <w:rStyle w:val="Heading1Char"/>
          <w:rFonts w:asciiTheme="minorHAnsi" w:eastAsiaTheme="minorHAnsi" w:hAnsiTheme="minorHAnsi" w:cstheme="minorBidi"/>
          <w:color w:val="auto"/>
          <w:sz w:val="22"/>
          <w:szCs w:val="22"/>
        </w:rPr>
        <w:t xml:space="preserve">.  </w:t>
      </w:r>
      <w:proofErr w:type="spellStart"/>
      <w:r w:rsidR="00764198">
        <w:rPr>
          <w:rStyle w:val="Heading1Char"/>
          <w:rFonts w:asciiTheme="minorHAnsi" w:eastAsiaTheme="minorHAnsi" w:hAnsiTheme="minorHAnsi" w:cstheme="minorBidi"/>
          <w:color w:val="auto"/>
          <w:sz w:val="22"/>
          <w:szCs w:val="22"/>
        </w:rPr>
        <w:t>AlexNet</w:t>
      </w:r>
      <w:proofErr w:type="spellEnd"/>
      <w:r w:rsidR="00764198">
        <w:rPr>
          <w:rStyle w:val="Heading1Char"/>
          <w:rFonts w:asciiTheme="minorHAnsi" w:eastAsiaTheme="minorHAnsi" w:hAnsiTheme="minorHAnsi" w:cstheme="minorBidi"/>
          <w:color w:val="auto"/>
          <w:sz w:val="22"/>
          <w:szCs w:val="22"/>
        </w:rPr>
        <w:t xml:space="preserve"> is made up of layers of </w:t>
      </w:r>
      <w:r w:rsidR="0093712E">
        <w:rPr>
          <w:rStyle w:val="Heading1Char"/>
          <w:rFonts w:asciiTheme="minorHAnsi" w:eastAsiaTheme="minorHAnsi" w:hAnsiTheme="minorHAnsi" w:cstheme="minorBidi"/>
          <w:color w:val="auto"/>
          <w:sz w:val="22"/>
          <w:szCs w:val="22"/>
        </w:rPr>
        <w:t>convolutional (partial)</w:t>
      </w:r>
      <w:r w:rsidR="00764198">
        <w:rPr>
          <w:rStyle w:val="Heading1Char"/>
          <w:rFonts w:asciiTheme="minorHAnsi" w:eastAsiaTheme="minorHAnsi" w:hAnsiTheme="minorHAnsi" w:cstheme="minorBidi"/>
          <w:color w:val="auto"/>
          <w:sz w:val="22"/>
          <w:szCs w:val="22"/>
        </w:rPr>
        <w:t xml:space="preserve"> Conv, Normalisation and Pooling layers</w:t>
      </w:r>
      <w:r w:rsidR="0093712E">
        <w:rPr>
          <w:rStyle w:val="Heading1Char"/>
          <w:rFonts w:asciiTheme="minorHAnsi" w:eastAsiaTheme="minorHAnsi" w:hAnsiTheme="minorHAnsi" w:cstheme="minorBidi"/>
          <w:color w:val="auto"/>
          <w:sz w:val="22"/>
          <w:szCs w:val="22"/>
        </w:rPr>
        <w:t xml:space="preserve"> before 3 layers of fully </w:t>
      </w:r>
      <w:proofErr w:type="spellStart"/>
      <w:r w:rsidR="0093712E">
        <w:rPr>
          <w:rStyle w:val="Heading1Char"/>
          <w:rFonts w:asciiTheme="minorHAnsi" w:eastAsiaTheme="minorHAnsi" w:hAnsiTheme="minorHAnsi" w:cstheme="minorBidi"/>
          <w:color w:val="auto"/>
          <w:sz w:val="22"/>
          <w:szCs w:val="22"/>
        </w:rPr>
        <w:t>connevcted</w:t>
      </w:r>
      <w:proofErr w:type="spellEnd"/>
      <w:r w:rsidR="0093712E">
        <w:rPr>
          <w:rStyle w:val="Heading1Char"/>
          <w:rFonts w:asciiTheme="minorHAnsi" w:eastAsiaTheme="minorHAnsi" w:hAnsiTheme="minorHAnsi" w:cstheme="minorBidi"/>
          <w:color w:val="auto"/>
          <w:sz w:val="22"/>
          <w:szCs w:val="22"/>
        </w:rPr>
        <w:t xml:space="preserve"> layers and finally an output layer that uses </w:t>
      </w:r>
      <w:proofErr w:type="spellStart"/>
      <w:r w:rsidR="0093712E">
        <w:rPr>
          <w:rStyle w:val="Heading1Char"/>
          <w:rFonts w:asciiTheme="minorHAnsi" w:eastAsiaTheme="minorHAnsi" w:hAnsiTheme="minorHAnsi" w:cstheme="minorBidi"/>
          <w:color w:val="auto"/>
          <w:sz w:val="22"/>
          <w:szCs w:val="22"/>
        </w:rPr>
        <w:t>softmax</w:t>
      </w:r>
      <w:proofErr w:type="spellEnd"/>
      <w:r w:rsidR="0093712E">
        <w:rPr>
          <w:rStyle w:val="Heading1Char"/>
          <w:rFonts w:asciiTheme="minorHAnsi" w:eastAsiaTheme="minorHAnsi" w:hAnsiTheme="minorHAnsi" w:cstheme="minorBidi"/>
          <w:color w:val="auto"/>
          <w:sz w:val="22"/>
          <w:szCs w:val="22"/>
        </w:rPr>
        <w:t xml:space="preserve"> to reduce the outputs into our 20 classes</w:t>
      </w:r>
      <w:r w:rsidR="00764198">
        <w:rPr>
          <w:rStyle w:val="Heading1Char"/>
          <w:rFonts w:asciiTheme="minorHAnsi" w:eastAsiaTheme="minorHAnsi" w:hAnsiTheme="minorHAnsi" w:cstheme="minorBidi"/>
          <w:color w:val="auto"/>
          <w:sz w:val="22"/>
          <w:szCs w:val="22"/>
        </w:rPr>
        <w:t xml:space="preserve"> </w:t>
      </w:r>
      <w:r w:rsidR="00764198">
        <w:rPr>
          <w:rFonts w:eastAsia="Times New Roman"/>
          <w:color w:val="212529"/>
        </w:rPr>
        <w:fldChar w:fldCharType="begin" w:fldLock="1"/>
      </w:r>
      <w:r w:rsidR="00764198">
        <w:rPr>
          <w:rFonts w:eastAsia="Times New Roman"/>
          <w:color w:val="212529"/>
        </w:rPr>
        <w:instrText>ADDIN CSL_CITATION {"citationItems":[{"id":"ITEM-1","itemData":{"URL":"https://analyticsindiamag.com/hands-on-guide-to-implementing-alexnet-with-keras-for-multi-class-image-classification/","accessed":{"date-parts":[["2021","4","13"]]},"author":[{"dropping-particle":"","family":"Kumar","given":"Vaibhav","non-dropping-particle":"","parse-names":false,"suffix":""}],"container-title":"Analytics India Magazine","id":"ITEM-1","issued":{"date-parts":[["2020"]]},"title":"Hands-on Guide To Implementing AlexNet With Keras For Multi-Class Image Classification","type":"webpage"},"uris":["http://www.mendeley.com/documents/?uuid=a087f121-6a78-3768-9a34-4c8d0f6aefe0"]}],"mendeley":{"formattedCitation":"(Kumar, 2020)","plainTextFormattedCitation":"(Kumar, 2020)","previouslyFormattedCitation":"(Kumar, 2020)"},"properties":{"noteIndex":0},"schema":"https://github.com/citation-style-language/schema/raw/master/csl-citation.json"}</w:instrText>
      </w:r>
      <w:r w:rsidR="00764198">
        <w:rPr>
          <w:rFonts w:eastAsia="Times New Roman"/>
          <w:color w:val="212529"/>
        </w:rPr>
        <w:fldChar w:fldCharType="separate"/>
      </w:r>
      <w:r w:rsidR="00764198" w:rsidRPr="005820E6">
        <w:rPr>
          <w:rFonts w:eastAsia="Times New Roman"/>
          <w:noProof/>
          <w:color w:val="212529"/>
        </w:rPr>
        <w:t>(Kumar, 2020)</w:t>
      </w:r>
      <w:r w:rsidR="00764198">
        <w:rPr>
          <w:rFonts w:eastAsia="Times New Roman"/>
          <w:color w:val="212529"/>
        </w:rPr>
        <w:fldChar w:fldCharType="end"/>
      </w:r>
      <w:r w:rsidR="0093712E">
        <w:rPr>
          <w:rFonts w:eastAsia="Times New Roman"/>
          <w:color w:val="212529"/>
        </w:rPr>
        <w:t>.</w:t>
      </w:r>
    </w:p>
    <w:p w14:paraId="47432DAA" w14:textId="77777777" w:rsidR="0093712E" w:rsidRDefault="0093712E" w:rsidP="0093712E">
      <w:pPr>
        <w:shd w:val="clear" w:color="auto" w:fill="FFFFFF"/>
        <w:spacing w:before="100" w:beforeAutospacing="1" w:after="100" w:afterAutospacing="1" w:line="240" w:lineRule="auto"/>
        <w:jc w:val="both"/>
        <w:rPr>
          <w:rFonts w:eastAsia="Times New Roman" w:cstheme="minorHAnsi"/>
          <w:color w:val="212529"/>
          <w:lang w:eastAsia="en-GB"/>
        </w:rPr>
      </w:pPr>
      <w:r>
        <w:rPr>
          <w:rFonts w:eastAsia="Times New Roman" w:cstheme="minorHAnsi"/>
          <w:color w:val="212529"/>
          <w:lang w:eastAsia="en-GB"/>
        </w:rPr>
        <w:t>Features are extracted by …</w:t>
      </w:r>
    </w:p>
    <w:p w14:paraId="0E797454" w14:textId="77777777" w:rsidR="0093712E" w:rsidRDefault="0093712E" w:rsidP="0093712E">
      <w:pPr>
        <w:shd w:val="clear" w:color="auto" w:fill="FFFFFF"/>
        <w:spacing w:before="100" w:beforeAutospacing="1" w:after="100" w:afterAutospacing="1" w:line="240" w:lineRule="auto"/>
        <w:jc w:val="both"/>
        <w:rPr>
          <w:rFonts w:eastAsia="Times New Roman" w:cstheme="minorHAnsi"/>
          <w:color w:val="212529"/>
          <w:lang w:eastAsia="en-GB"/>
        </w:rPr>
      </w:pPr>
      <w:r>
        <w:rPr>
          <w:rFonts w:eastAsia="Times New Roman" w:cstheme="minorHAnsi"/>
          <w:color w:val="212529"/>
          <w:lang w:eastAsia="en-GB"/>
        </w:rPr>
        <w:t>Feature processing is …</w:t>
      </w:r>
      <w:r w:rsidR="005F4929" w:rsidRPr="0093712E">
        <w:rPr>
          <w:rFonts w:eastAsia="Times New Roman" w:cstheme="minorHAnsi"/>
          <w:color w:val="212529"/>
          <w:lang w:eastAsia="en-GB"/>
        </w:rPr>
        <w:t xml:space="preserve"> </w:t>
      </w:r>
    </w:p>
    <w:p w14:paraId="005380B0" w14:textId="384EFECD" w:rsidR="005F4929" w:rsidRPr="0093712E" w:rsidRDefault="005F4929" w:rsidP="0093712E">
      <w:pPr>
        <w:shd w:val="clear" w:color="auto" w:fill="FFFFFF"/>
        <w:spacing w:before="100" w:beforeAutospacing="1" w:after="100" w:afterAutospacing="1" w:line="240" w:lineRule="auto"/>
        <w:jc w:val="both"/>
        <w:rPr>
          <w:rFonts w:eastAsia="Times New Roman" w:cstheme="minorHAnsi"/>
          <w:color w:val="212529"/>
          <w:lang w:eastAsia="en-GB"/>
        </w:rPr>
      </w:pPr>
      <w:r w:rsidRPr="0093712E">
        <w:rPr>
          <w:rFonts w:eastAsia="Times New Roman" w:cstheme="minorHAnsi"/>
          <w:color w:val="212529"/>
          <w:lang w:eastAsia="en-GB"/>
        </w:rPr>
        <w:t xml:space="preserve">how they are trained and tested. </w:t>
      </w:r>
    </w:p>
    <w:p w14:paraId="17013386" w14:textId="0C8698F0" w:rsidR="00764198" w:rsidRDefault="00E70293" w:rsidP="002F233E">
      <w:pPr>
        <w:shd w:val="clear" w:color="auto" w:fill="FFFFFF"/>
        <w:spacing w:before="100" w:beforeAutospacing="1" w:after="100" w:afterAutospacing="1" w:line="240" w:lineRule="auto"/>
        <w:jc w:val="both"/>
        <w:rPr>
          <w:rStyle w:val="Heading1Char"/>
          <w:rFonts w:asciiTheme="minorHAnsi" w:hAnsiTheme="minorHAnsi" w:cstheme="minorHAnsi"/>
          <w:sz w:val="24"/>
          <w:szCs w:val="24"/>
          <w:lang w:eastAsia="en-GB"/>
        </w:rPr>
      </w:pPr>
      <w:proofErr w:type="spellStart"/>
      <w:r>
        <w:rPr>
          <w:rStyle w:val="Heading1Char"/>
          <w:rFonts w:asciiTheme="minorHAnsi" w:hAnsiTheme="minorHAnsi" w:cstheme="minorHAnsi"/>
          <w:sz w:val="24"/>
          <w:szCs w:val="24"/>
          <w:lang w:eastAsia="en-GB"/>
        </w:rPr>
        <w:t>ResNet</w:t>
      </w:r>
      <w:proofErr w:type="spellEnd"/>
    </w:p>
    <w:p w14:paraId="0877EE1C" w14:textId="3109F830" w:rsidR="00764198" w:rsidRPr="00232094" w:rsidRDefault="00764198" w:rsidP="00764198">
      <w:pPr>
        <w:shd w:val="clear" w:color="auto" w:fill="FFFFFF"/>
        <w:spacing w:before="100" w:beforeAutospacing="1" w:after="100" w:afterAutospacing="1" w:line="240" w:lineRule="auto"/>
        <w:jc w:val="both"/>
        <w:rPr>
          <w:rStyle w:val="Heading1Char"/>
          <w:rFonts w:asciiTheme="minorHAnsi" w:eastAsiaTheme="minorHAnsi" w:hAnsiTheme="minorHAnsi" w:cstheme="minorBidi"/>
          <w:color w:val="auto"/>
          <w:sz w:val="22"/>
          <w:szCs w:val="22"/>
        </w:rPr>
      </w:pPr>
      <w:r>
        <w:rPr>
          <w:rFonts w:cstheme="minorHAnsi"/>
          <w:color w:val="212529"/>
          <w:shd w:val="clear" w:color="auto" w:fill="FFFFFF"/>
        </w:rPr>
        <w:t>Resnet is short for Residual Network and is a much deep</w:t>
      </w:r>
      <w:r w:rsidR="0093712E">
        <w:rPr>
          <w:rFonts w:cstheme="minorHAnsi"/>
          <w:color w:val="212529"/>
          <w:shd w:val="clear" w:color="auto" w:fill="FFFFFF"/>
        </w:rPr>
        <w:t>er</w:t>
      </w:r>
      <w:r>
        <w:rPr>
          <w:rFonts w:cstheme="minorHAnsi"/>
          <w:color w:val="212529"/>
          <w:shd w:val="clear" w:color="auto" w:fill="FFFFFF"/>
        </w:rPr>
        <w:t xml:space="preserve"> model, meaning this model has more layers. Generally speaking deeper models are more accurate but are more complex and thus take longer to train. Deeper networks can also start to overfit the data so the deeper the network, the more likely your accuracy will </w:t>
      </w:r>
      <w:proofErr w:type="spellStart"/>
      <w:r>
        <w:rPr>
          <w:rFonts w:cstheme="minorHAnsi"/>
          <w:color w:val="212529"/>
          <w:shd w:val="clear" w:color="auto" w:fill="FFFFFF"/>
        </w:rPr>
        <w:t>plateo</w:t>
      </w:r>
      <w:proofErr w:type="spellEnd"/>
      <w:r>
        <w:rPr>
          <w:rFonts w:cstheme="minorHAnsi"/>
          <w:color w:val="212529"/>
          <w:shd w:val="clear" w:color="auto" w:fill="FFFFFF"/>
        </w:rPr>
        <w:t xml:space="preserve"> and state to degrade </w:t>
      </w:r>
      <w:r>
        <w:rPr>
          <w:rStyle w:val="Heading1Char"/>
          <w:rFonts w:asciiTheme="minorHAnsi" w:eastAsiaTheme="minorHAnsi" w:hAnsiTheme="minorHAnsi" w:cstheme="minorBidi"/>
          <w:color w:val="auto"/>
          <w:sz w:val="22"/>
          <w:szCs w:val="22"/>
        </w:rPr>
        <w:fldChar w:fldCharType="begin" w:fldLock="1"/>
      </w:r>
      <w:r>
        <w:rPr>
          <w:rStyle w:val="Heading1Char"/>
          <w:rFonts w:asciiTheme="minorHAnsi" w:eastAsiaTheme="minorHAnsi" w:hAnsiTheme="minorHAnsi" w:cstheme="minorBidi"/>
          <w:color w:val="auto"/>
          <w:sz w:val="22"/>
          <w:szCs w:val="22"/>
        </w:rPr>
        <w:instrText>ADDIN CSL_CITATION {"citationItems":[{"id":"ITEM-1","itemData":{"DOI":"10.1016/j.procs.2018.05.198","ISSN":"18770509","abstract":"This paper presents an empirical analysis of theperformance of popular convolutional neural networks (CNNs) for identifying objects in real time video feeds. The most popular convolution neural networks for object detection and object category classification from images are Alex Nets, GoogLeNet, and ResNet50. A variety of image data sets are available to test the performance of different types of CNN's. The commonly found benchmark datasets for evaluating the performance of a convolutional neural network are anImageNet dataset, and CIFAR10, CIFAR100, and MNIST image data sets. This study focuses on analyzing the performance of three popular networks: Alex Net, GoogLeNet, and ResNet50. We have taken three most popular data sets ImageNet, CIFAR10, and CIFAR100 for our study, since, testing the performance of a network on a single data set does not reveal its true capability and limitations. It must be noted that videos are not used as a training dataset, they are used as testing datasets. Our analysis shows that GoogLeNet and ResNet50 are able to recognize objects with better precision compared to Alex Net. Moreover, theperformance of trained CNN's vary substantially across different categories of objects and we, therefore, will discuss the possible reasons for this.","author":[{"dropping-particle":"","family":"Sharma","given":"Neha","non-dropping-particle":"","parse-names":false,"suffix":""},{"dropping-particle":"","family":"Jain","given":"Vibhor","non-dropping-particle":"","parse-names":false,"suffix":""},{"dropping-particle":"","family":"Mishra","given":"Anju","non-dropping-particle":"","parse-names":false,"suffix":""}],"container-title":"Procedia Computer Science","id":"ITEM-1","issue":"Iccids","issued":{"date-parts":[["2018"]]},"page":"377-384","publisher":"Elsevier B.V.","title":"An Analysis of Convolutional Neural Networks for Image Classification","type":"article-journal","volume":"132"},"uris":["http://www.mendeley.com/documents/?uuid=c58d24fb-9ace-45f2-8806-4898e8de039f"]}],"mendeley":{"formattedCitation":"(Sharma, Jain and Mishra, 2018)","plainTextFormattedCitation":"(Sharma, Jain and Mishra, 2018)"},"properties":{"noteIndex":0},"schema":"https://github.com/citation-style-language/schema/raw/master/csl-citation.json"}</w:instrText>
      </w:r>
      <w:r>
        <w:rPr>
          <w:rStyle w:val="Heading1Char"/>
          <w:rFonts w:asciiTheme="minorHAnsi" w:eastAsiaTheme="minorHAnsi" w:hAnsiTheme="minorHAnsi" w:cstheme="minorBidi"/>
          <w:color w:val="auto"/>
          <w:sz w:val="22"/>
          <w:szCs w:val="22"/>
        </w:rPr>
        <w:fldChar w:fldCharType="separate"/>
      </w:r>
      <w:r w:rsidRPr="00CC287E">
        <w:rPr>
          <w:rStyle w:val="Heading1Char"/>
          <w:rFonts w:asciiTheme="minorHAnsi" w:eastAsiaTheme="minorHAnsi" w:hAnsiTheme="minorHAnsi" w:cstheme="minorBidi"/>
          <w:noProof/>
          <w:color w:val="auto"/>
          <w:sz w:val="22"/>
          <w:szCs w:val="22"/>
        </w:rPr>
        <w:t>(Sharma, Jain and Mishra, 2018)</w:t>
      </w:r>
      <w:r>
        <w:rPr>
          <w:rStyle w:val="Heading1Char"/>
          <w:rFonts w:asciiTheme="minorHAnsi" w:eastAsiaTheme="minorHAnsi" w:hAnsiTheme="minorHAnsi" w:cstheme="minorBidi"/>
          <w:color w:val="auto"/>
          <w:sz w:val="22"/>
          <w:szCs w:val="22"/>
        </w:rPr>
        <w:fldChar w:fldCharType="end"/>
      </w:r>
      <w:r>
        <w:rPr>
          <w:rStyle w:val="Heading1Char"/>
          <w:rFonts w:asciiTheme="minorHAnsi" w:eastAsiaTheme="minorHAnsi" w:hAnsiTheme="minorHAnsi" w:cstheme="minorBidi"/>
          <w:color w:val="auto"/>
          <w:sz w:val="22"/>
          <w:szCs w:val="22"/>
        </w:rPr>
        <w:t xml:space="preserve">.  </w:t>
      </w:r>
    </w:p>
    <w:p w14:paraId="6C0FB375" w14:textId="3B86C31A" w:rsidR="002F233E" w:rsidRPr="0093712E" w:rsidRDefault="00764198" w:rsidP="0093712E">
      <w:pPr>
        <w:shd w:val="clear" w:color="auto" w:fill="FFFFFF"/>
        <w:spacing w:before="100" w:beforeAutospacing="1" w:after="100" w:afterAutospacing="1" w:line="240" w:lineRule="auto"/>
        <w:jc w:val="both"/>
        <w:rPr>
          <w:rStyle w:val="Heading1Char"/>
          <w:rFonts w:asciiTheme="minorHAnsi" w:eastAsiaTheme="minorHAnsi" w:hAnsiTheme="minorHAnsi" w:cstheme="minorHAnsi"/>
          <w:color w:val="212529"/>
          <w:sz w:val="22"/>
          <w:szCs w:val="22"/>
          <w:shd w:val="clear" w:color="auto" w:fill="FFFFFF"/>
        </w:rPr>
      </w:pPr>
      <w:r>
        <w:rPr>
          <w:rFonts w:cstheme="minorHAnsi"/>
          <w:color w:val="212529"/>
          <w:shd w:val="clear" w:color="auto" w:fill="FFFFFF"/>
        </w:rPr>
        <w:t xml:space="preserve"> </w:t>
      </w:r>
      <w:r w:rsidR="002F233E">
        <w:t xml:space="preserve">However, it is observed that the main thrust in CNN performance improvement came from the restructuring of processing units and the designing of new blocks.  </w:t>
      </w:r>
      <w:r w:rsidR="002F233E">
        <w:fldChar w:fldCharType="begin" w:fldLock="1"/>
      </w:r>
      <w:r w:rsidR="002F233E">
        <w:instrText>ADDIN CSL_CITATION {"citationItems":[{"id":"ITEM-1","itemData":{"DOI":"10.1007/s10462-020-09825-6","ISSN":"15737462","abstract":"Deep Convolutional Neural Network (CNN) is a special type of Neural Networks, which has shown exemplary performance on several competitions related to Computer Vision and Image Processing. Some of the exciting application areas of CNN include Image Classification and Segmentation, Object Detection, Video Processing, Natural Language Processing, and Speech Recognition. The powerful learning ability of deep CNN is primarily due to the use of multiple feature extraction stages that can automatically learn representations from the data. The availability of a large amount of data and improvement in the hardware technology has accelerated the research in CNNs, and recently interesting deep CNN architectures have been reported. Several inspiring ideas to bring advancements in CNNs have been explored, such as the use of different activation and loss functions, parameter optimization, regularization, and architectural innovations. However, the significant improvement in the representational capacity of the deep CNN is achieved through architectural innovations. Notably, the ideas of exploiting spatial and channel information, depth and width of architecture, and multi-path information processing have gained substantial attention. Similarly, the idea of using a block of layers as a structural unit is also gaining popularity. This survey thus focuses on the intrinsic taxonomy present in the recently reported deep CNN architectures and, consequently, classifies the recent innovations in CNN architectures into seven different categories. These seven categories are based on spatial exploitation, depth, multi-path, width, feature-map exploitation, channel boosting, and attention. Additionally, the elementary understanding of CNN components, current challenges, and applications of CNN are also provided.","author":[{"dropping-particle":"","family":"Khan","given":"Asifullah","non-dropping-particle":"","parse-names":false,"suffix":""},{"dropping-particle":"","family":"Sohail","given":"Anabia","non-dropping-particle":"","parse-names":false,"suffix":""},{"dropping-particle":"","family":"Zahoora","given":"Umme","non-dropping-particle":"","parse-names":false,"suffix":""},{"dropping-particle":"","family":"Qureshi","given":"Aqsa Saeed","non-dropping-particle":"","parse-names":false,"suffix":""}],"container-title":"Artificial Intelligence Review","id":"ITEM-1","issue":"8","issued":{"date-parts":[["2020"]]},"page":"5455-5516","title":"A survey of the recent architectures of deep convolutional neural networks","type":"article-journal","volume":"53"},"uris":["http://www.mendeley.com/documents/?uuid=8f47c6f8-c1ab-32ee-b641-d980883636e8"]}],"mendeley":{"formattedCitation":"(Khan &lt;i&gt;et al.&lt;/i&gt;, 2020)","plainTextFormattedCitation":"(Khan et al., 2020)","previouslyFormattedCitation":"(Khan &lt;i&gt;et al.&lt;/i&gt;, 2020)"},"properties":{"noteIndex":0},"schema":"https://github.com/citation-style-language/schema/raw/master/csl-citation.json"}</w:instrText>
      </w:r>
      <w:r w:rsidR="002F233E">
        <w:fldChar w:fldCharType="separate"/>
      </w:r>
      <w:r w:rsidR="002F233E" w:rsidRPr="002F233E">
        <w:rPr>
          <w:noProof/>
        </w:rPr>
        <w:t xml:space="preserve">(Khan </w:t>
      </w:r>
      <w:r w:rsidR="002F233E" w:rsidRPr="002F233E">
        <w:rPr>
          <w:i/>
          <w:noProof/>
        </w:rPr>
        <w:t>et al.</w:t>
      </w:r>
      <w:r w:rsidR="002F233E" w:rsidRPr="002F233E">
        <w:rPr>
          <w:noProof/>
        </w:rPr>
        <w:t>, 2020)</w:t>
      </w:r>
      <w:r w:rsidR="002F233E">
        <w:fldChar w:fldCharType="end"/>
      </w:r>
    </w:p>
    <w:p w14:paraId="42C0A363" w14:textId="4E4EC705" w:rsidR="00242E11" w:rsidRDefault="00242E11" w:rsidP="00624A0A">
      <w:pPr>
        <w:pStyle w:val="ListParagraph"/>
        <w:numPr>
          <w:ilvl w:val="0"/>
          <w:numId w:val="3"/>
        </w:numPr>
        <w:shd w:val="clear" w:color="auto" w:fill="FFFFFF"/>
        <w:spacing w:before="100" w:beforeAutospacing="1" w:after="100" w:afterAutospacing="1" w:line="240" w:lineRule="auto"/>
        <w:jc w:val="both"/>
        <w:rPr>
          <w:rFonts w:eastAsia="Times New Roman" w:cstheme="minorHAnsi"/>
          <w:color w:val="212529"/>
          <w:sz w:val="24"/>
          <w:szCs w:val="24"/>
          <w:lang w:eastAsia="en-GB"/>
        </w:rPr>
      </w:pPr>
      <w:r>
        <w:rPr>
          <w:rFonts w:eastAsia="Times New Roman" w:cstheme="minorHAnsi"/>
          <w:color w:val="212529"/>
          <w:sz w:val="24"/>
          <w:szCs w:val="24"/>
          <w:lang w:eastAsia="en-GB"/>
        </w:rPr>
        <w:t xml:space="preserve">Extract features using </w:t>
      </w:r>
      <w:proofErr w:type="gramStart"/>
      <w:r>
        <w:rPr>
          <w:rFonts w:eastAsia="Times New Roman" w:cstheme="minorHAnsi"/>
          <w:color w:val="212529"/>
          <w:sz w:val="24"/>
          <w:szCs w:val="24"/>
          <w:lang w:eastAsia="en-GB"/>
        </w:rPr>
        <w:t>HOG’s</w:t>
      </w:r>
      <w:proofErr w:type="gramEnd"/>
    </w:p>
    <w:p w14:paraId="37942D49" w14:textId="0CC697E2" w:rsidR="00242E11" w:rsidRDefault="00242E11" w:rsidP="00624A0A">
      <w:pPr>
        <w:pStyle w:val="ListParagraph"/>
        <w:numPr>
          <w:ilvl w:val="0"/>
          <w:numId w:val="3"/>
        </w:numPr>
        <w:shd w:val="clear" w:color="auto" w:fill="FFFFFF"/>
        <w:spacing w:before="100" w:beforeAutospacing="1" w:after="100" w:afterAutospacing="1" w:line="240" w:lineRule="auto"/>
        <w:jc w:val="both"/>
        <w:rPr>
          <w:rFonts w:eastAsia="Times New Roman" w:cstheme="minorHAnsi"/>
          <w:color w:val="212529"/>
          <w:sz w:val="24"/>
          <w:szCs w:val="24"/>
          <w:lang w:eastAsia="en-GB"/>
        </w:rPr>
      </w:pPr>
      <w:r>
        <w:rPr>
          <w:rFonts w:eastAsia="Times New Roman" w:cstheme="minorHAnsi"/>
          <w:color w:val="212529"/>
          <w:sz w:val="24"/>
          <w:szCs w:val="24"/>
          <w:lang w:eastAsia="en-GB"/>
        </w:rPr>
        <w:t xml:space="preserve">2d CNN trained and </w:t>
      </w:r>
      <w:proofErr w:type="gramStart"/>
      <w:r>
        <w:rPr>
          <w:rFonts w:eastAsia="Times New Roman" w:cstheme="minorHAnsi"/>
          <w:color w:val="212529"/>
          <w:sz w:val="24"/>
          <w:szCs w:val="24"/>
          <w:lang w:eastAsia="en-GB"/>
        </w:rPr>
        <w:t>tested</w:t>
      </w:r>
      <w:proofErr w:type="gramEnd"/>
    </w:p>
    <w:p w14:paraId="39BD6F20" w14:textId="6F8B3F86" w:rsidR="00242E11" w:rsidRDefault="00242E11" w:rsidP="00624A0A">
      <w:pPr>
        <w:pStyle w:val="ListParagraph"/>
        <w:numPr>
          <w:ilvl w:val="0"/>
          <w:numId w:val="3"/>
        </w:numPr>
        <w:shd w:val="clear" w:color="auto" w:fill="FFFFFF"/>
        <w:spacing w:before="100" w:beforeAutospacing="1" w:after="100" w:afterAutospacing="1" w:line="240" w:lineRule="auto"/>
        <w:jc w:val="both"/>
        <w:rPr>
          <w:rFonts w:eastAsia="Times New Roman" w:cstheme="minorHAnsi"/>
          <w:color w:val="212529"/>
          <w:sz w:val="24"/>
          <w:szCs w:val="24"/>
          <w:lang w:eastAsia="en-GB"/>
        </w:rPr>
      </w:pPr>
      <w:r>
        <w:rPr>
          <w:rFonts w:eastAsia="Times New Roman" w:cstheme="minorHAnsi"/>
          <w:color w:val="212529"/>
          <w:sz w:val="24"/>
          <w:szCs w:val="24"/>
          <w:lang w:eastAsia="en-GB"/>
        </w:rPr>
        <w:t xml:space="preserve">3d CNN trained and </w:t>
      </w:r>
      <w:proofErr w:type="gramStart"/>
      <w:r>
        <w:rPr>
          <w:rFonts w:eastAsia="Times New Roman" w:cstheme="minorHAnsi"/>
          <w:color w:val="212529"/>
          <w:sz w:val="24"/>
          <w:szCs w:val="24"/>
          <w:lang w:eastAsia="en-GB"/>
        </w:rPr>
        <w:t>tested</w:t>
      </w:r>
      <w:proofErr w:type="gramEnd"/>
    </w:p>
    <w:p w14:paraId="4C10F9C1" w14:textId="48D69D80" w:rsidR="00242E11" w:rsidRDefault="00242E11" w:rsidP="00624A0A">
      <w:pPr>
        <w:pStyle w:val="ListParagraph"/>
        <w:numPr>
          <w:ilvl w:val="0"/>
          <w:numId w:val="3"/>
        </w:numPr>
        <w:shd w:val="clear" w:color="auto" w:fill="FFFFFF"/>
        <w:spacing w:before="100" w:beforeAutospacing="1" w:after="100" w:afterAutospacing="1" w:line="240" w:lineRule="auto"/>
        <w:jc w:val="both"/>
        <w:rPr>
          <w:rFonts w:eastAsia="Times New Roman" w:cstheme="minorHAnsi"/>
          <w:color w:val="212529"/>
          <w:sz w:val="24"/>
          <w:szCs w:val="24"/>
          <w:lang w:eastAsia="en-GB"/>
        </w:rPr>
      </w:pPr>
      <w:r>
        <w:rPr>
          <w:rFonts w:eastAsia="Times New Roman" w:cstheme="minorHAnsi"/>
          <w:color w:val="212529"/>
          <w:sz w:val="24"/>
          <w:szCs w:val="24"/>
          <w:lang w:eastAsia="en-GB"/>
        </w:rPr>
        <w:t xml:space="preserve">Graph plotted of the learning and accuracy and scored on unseen </w:t>
      </w:r>
      <w:proofErr w:type="gramStart"/>
      <w:r>
        <w:rPr>
          <w:rFonts w:eastAsia="Times New Roman" w:cstheme="minorHAnsi"/>
          <w:color w:val="212529"/>
          <w:sz w:val="24"/>
          <w:szCs w:val="24"/>
          <w:lang w:eastAsia="en-GB"/>
        </w:rPr>
        <w:t>data</w:t>
      </w:r>
      <w:proofErr w:type="gramEnd"/>
    </w:p>
    <w:p w14:paraId="6C652245" w14:textId="7CF78382" w:rsidR="002B7F6D" w:rsidRPr="002B7F6D" w:rsidRDefault="002B7F6D" w:rsidP="00624A0A">
      <w:pPr>
        <w:pStyle w:val="ListParagraph"/>
        <w:numPr>
          <w:ilvl w:val="0"/>
          <w:numId w:val="3"/>
        </w:numPr>
        <w:shd w:val="clear" w:color="auto" w:fill="FFFFFF"/>
        <w:spacing w:before="100" w:beforeAutospacing="1" w:after="100" w:afterAutospacing="1" w:line="240" w:lineRule="auto"/>
        <w:jc w:val="both"/>
        <w:rPr>
          <w:rFonts w:eastAsia="Times New Roman" w:cstheme="minorHAnsi"/>
          <w:color w:val="212529"/>
          <w:sz w:val="24"/>
          <w:szCs w:val="24"/>
          <w:lang w:eastAsia="en-GB"/>
        </w:rPr>
      </w:pPr>
      <w:r>
        <w:rPr>
          <w:rFonts w:cstheme="minorHAnsi"/>
          <w:color w:val="212529"/>
          <w:shd w:val="clear" w:color="auto" w:fill="FFFFFF"/>
        </w:rPr>
        <w:t xml:space="preserve">The CIFAR-100 dataset has 50000 training data of 100 different categories with a smaller selection of 10000 images to be used as tests for the </w:t>
      </w:r>
      <w:proofErr w:type="gramStart"/>
      <w:r>
        <w:rPr>
          <w:rFonts w:cstheme="minorHAnsi"/>
          <w:color w:val="212529"/>
          <w:shd w:val="clear" w:color="auto" w:fill="FFFFFF"/>
        </w:rPr>
        <w:t>models</w:t>
      </w:r>
      <w:proofErr w:type="gramEnd"/>
    </w:p>
    <w:p w14:paraId="6FAF2613" w14:textId="3B1E00C2" w:rsidR="002B7F6D" w:rsidRDefault="002B7F6D" w:rsidP="00624A0A">
      <w:pPr>
        <w:pStyle w:val="ListParagraph"/>
        <w:numPr>
          <w:ilvl w:val="0"/>
          <w:numId w:val="3"/>
        </w:numPr>
        <w:shd w:val="clear" w:color="auto" w:fill="FFFFFF"/>
        <w:spacing w:before="100" w:beforeAutospacing="1" w:after="100" w:afterAutospacing="1" w:line="240" w:lineRule="auto"/>
        <w:jc w:val="both"/>
        <w:rPr>
          <w:rFonts w:cstheme="minorHAnsi"/>
          <w:color w:val="212529"/>
          <w:shd w:val="clear" w:color="auto" w:fill="FFFFFF"/>
        </w:rPr>
      </w:pPr>
      <w:r>
        <w:rPr>
          <w:rFonts w:cstheme="minorHAnsi"/>
          <w:color w:val="212529"/>
          <w:shd w:val="clear" w:color="auto" w:fill="FFFFFF"/>
        </w:rPr>
        <w:t xml:space="preserve">There are 2 sets of labels, fine and coarse, both will be </w:t>
      </w:r>
      <w:proofErr w:type="spellStart"/>
      <w:proofErr w:type="gramStart"/>
      <w:r>
        <w:rPr>
          <w:rFonts w:cstheme="minorHAnsi"/>
          <w:color w:val="212529"/>
          <w:shd w:val="clear" w:color="auto" w:fill="FFFFFF"/>
        </w:rPr>
        <w:t>used</w:t>
      </w:r>
      <w:r w:rsidR="008E7B86">
        <w:rPr>
          <w:rFonts w:cstheme="minorHAnsi"/>
          <w:color w:val="212529"/>
          <w:shd w:val="clear" w:color="auto" w:fill="FFFFFF"/>
        </w:rPr>
        <w:t>x</w:t>
      </w:r>
      <w:proofErr w:type="spellEnd"/>
      <w:proofErr w:type="gramEnd"/>
    </w:p>
    <w:p w14:paraId="0A2522B4" w14:textId="5AA17A32" w:rsidR="005F4929" w:rsidRDefault="00B84404" w:rsidP="00624A0A">
      <w:pPr>
        <w:shd w:val="clear" w:color="auto" w:fill="FFFFFF"/>
        <w:spacing w:before="100" w:beforeAutospacing="1" w:after="100" w:afterAutospacing="1" w:line="240" w:lineRule="auto"/>
        <w:ind w:left="735"/>
        <w:jc w:val="both"/>
        <w:rPr>
          <w:rFonts w:eastAsia="Times New Roman" w:cstheme="minorHAnsi"/>
          <w:color w:val="212529"/>
          <w:sz w:val="24"/>
          <w:szCs w:val="24"/>
          <w:lang w:eastAsia="en-GB"/>
        </w:rPr>
      </w:pPr>
      <w:r>
        <w:rPr>
          <w:rFonts w:eastAsia="Times New Roman" w:cstheme="minorHAnsi"/>
          <w:color w:val="212529"/>
          <w:sz w:val="24"/>
          <w:szCs w:val="24"/>
          <w:lang w:eastAsia="en-GB"/>
        </w:rPr>
        <w:t xml:space="preserve">and </w:t>
      </w:r>
      <w:proofErr w:type="spellStart"/>
      <w:r>
        <w:rPr>
          <w:rFonts w:eastAsia="Times New Roman" w:cstheme="minorHAnsi"/>
          <w:color w:val="212529"/>
          <w:sz w:val="24"/>
          <w:szCs w:val="24"/>
          <w:lang w:eastAsia="en-GB"/>
        </w:rPr>
        <w:t>ResNet</w:t>
      </w:r>
      <w:proofErr w:type="spellEnd"/>
      <w:r>
        <w:rPr>
          <w:rFonts w:eastAsia="Times New Roman" w:cstheme="minorHAnsi"/>
          <w:color w:val="212529"/>
          <w:sz w:val="24"/>
          <w:szCs w:val="24"/>
          <w:lang w:eastAsia="en-GB"/>
        </w:rPr>
        <w:t>(2015)</w:t>
      </w:r>
      <w:r>
        <w:rPr>
          <w:rFonts w:eastAsia="Times New Roman" w:cstheme="minorHAnsi"/>
          <w:color w:val="212529"/>
          <w:sz w:val="24"/>
          <w:szCs w:val="24"/>
          <w:lang w:eastAsia="en-GB"/>
        </w:rPr>
        <w:fldChar w:fldCharType="begin" w:fldLock="1"/>
      </w:r>
      <w:r w:rsidR="00624A0A">
        <w:rPr>
          <w:rFonts w:eastAsia="Times New Roman" w:cstheme="minorHAnsi"/>
          <w:color w:val="212529"/>
          <w:sz w:val="24"/>
          <w:szCs w:val="24"/>
          <w:lang w:eastAsia="en-GB"/>
        </w:rPr>
        <w:instrText>ADDIN CSL_CITATION {"citationItems":[{"id":"ITEM-1","itemData":{"URL":"https://medium.com/analytics-vidhya/cnns-architectures-lenet-alexnet-vgg-googlenet-resnet-and-more-666091488df5","accessed":{"date-parts":[["2021","4","13"]]},"author":[{"dropping-particle":"","family":"Das","given":"Siddharth","non-dropping-particle":"","parse-names":false,"suffix":""}],"id":"ITEM-1","issued":{"date-parts":[["2017"]]},"title":"CNN Architectures: LeNet, AlexNet, VGG, GoogLeNet, ResNet and more… | by Siddharth Das | Analytics Vidhya | Medium","type":"webpage"},"uris":["http://www.mendeley.com/documents/?uuid=3e9b3498-0a17-30e2-afca-fe073ca313f7"]}],"mendeley":{"formattedCitation":"(Das, 2017)","plainTextFormattedCitation":"(Das, 2017)","previouslyFormattedCitation":"(Das, 2017)"},"properties":{"noteIndex":0},"schema":"https://github.com/citation-style-language/schema/raw/master/csl-citation.json"}</w:instrText>
      </w:r>
      <w:r>
        <w:rPr>
          <w:rFonts w:eastAsia="Times New Roman" w:cstheme="minorHAnsi"/>
          <w:color w:val="212529"/>
          <w:sz w:val="24"/>
          <w:szCs w:val="24"/>
          <w:lang w:eastAsia="en-GB"/>
        </w:rPr>
        <w:fldChar w:fldCharType="separate"/>
      </w:r>
      <w:r w:rsidRPr="00B84404">
        <w:rPr>
          <w:rFonts w:eastAsia="Times New Roman" w:cstheme="minorHAnsi"/>
          <w:noProof/>
          <w:color w:val="212529"/>
          <w:sz w:val="24"/>
          <w:szCs w:val="24"/>
          <w:lang w:eastAsia="en-GB"/>
        </w:rPr>
        <w:t>(Das, 2017)</w:t>
      </w:r>
      <w:r>
        <w:rPr>
          <w:rFonts w:eastAsia="Times New Roman" w:cstheme="minorHAnsi"/>
          <w:color w:val="212529"/>
          <w:sz w:val="24"/>
          <w:szCs w:val="24"/>
          <w:lang w:eastAsia="en-GB"/>
        </w:rPr>
        <w:fldChar w:fldCharType="end"/>
      </w:r>
    </w:p>
    <w:p w14:paraId="29D07447" w14:textId="005D09AB" w:rsidR="005F4929" w:rsidRPr="006B10E8" w:rsidRDefault="005F4929" w:rsidP="006B10E8">
      <w:pPr>
        <w:shd w:val="clear" w:color="auto" w:fill="FFFFFF"/>
        <w:spacing w:before="100" w:beforeAutospacing="1" w:after="100" w:afterAutospacing="1" w:line="240" w:lineRule="auto"/>
        <w:ind w:left="735"/>
        <w:jc w:val="both"/>
        <w:rPr>
          <w:rFonts w:eastAsia="Times New Roman"/>
          <w:color w:val="212529"/>
          <w:sz w:val="24"/>
          <w:szCs w:val="24"/>
        </w:rPr>
      </w:pPr>
      <w:r>
        <w:rPr>
          <w:rFonts w:eastAsia="Times New Roman"/>
          <w:color w:val="212529"/>
          <w:sz w:val="24"/>
          <w:szCs w:val="24"/>
        </w:rPr>
        <w:t xml:space="preserve">The initial hypothesis is that the </w:t>
      </w:r>
      <w:proofErr w:type="spellStart"/>
      <w:r>
        <w:rPr>
          <w:rFonts w:eastAsia="Times New Roman"/>
          <w:color w:val="212529"/>
          <w:sz w:val="24"/>
          <w:szCs w:val="24"/>
        </w:rPr>
        <w:t>ResNet</w:t>
      </w:r>
      <w:proofErr w:type="spellEnd"/>
      <w:r>
        <w:rPr>
          <w:rFonts w:eastAsia="Times New Roman"/>
          <w:color w:val="212529"/>
          <w:sz w:val="24"/>
          <w:szCs w:val="24"/>
        </w:rPr>
        <w:t xml:space="preserve"> will be the most accurate model.</w:t>
      </w:r>
    </w:p>
    <w:p w14:paraId="3262D9DD" w14:textId="77777777" w:rsidR="005F4929" w:rsidRDefault="005F4929" w:rsidP="00624A0A">
      <w:pPr>
        <w:shd w:val="clear" w:color="auto" w:fill="FFFFFF"/>
        <w:spacing w:before="100" w:beforeAutospacing="1" w:after="100" w:afterAutospacing="1" w:line="240" w:lineRule="auto"/>
        <w:ind w:left="735"/>
        <w:jc w:val="both"/>
        <w:rPr>
          <w:rFonts w:eastAsia="Times New Roman" w:cstheme="minorHAnsi"/>
          <w:color w:val="212529"/>
          <w:sz w:val="24"/>
          <w:szCs w:val="24"/>
          <w:lang w:eastAsia="en-GB"/>
        </w:rPr>
      </w:pPr>
    </w:p>
    <w:p w14:paraId="1F21F619" w14:textId="3F6DC9C6" w:rsidR="005F4929" w:rsidRPr="0093712E" w:rsidRDefault="00573033" w:rsidP="0093712E">
      <w:pPr>
        <w:shd w:val="clear" w:color="auto" w:fill="FFFFFF"/>
        <w:spacing w:before="100" w:beforeAutospacing="1" w:after="100" w:afterAutospacing="1" w:line="240" w:lineRule="auto"/>
        <w:jc w:val="both"/>
        <w:rPr>
          <w:rFonts w:cstheme="minorHAnsi"/>
          <w:color w:val="212529"/>
          <w:sz w:val="12"/>
          <w:szCs w:val="12"/>
          <w:shd w:val="clear" w:color="auto" w:fill="FFFFFF"/>
        </w:rPr>
      </w:pPr>
      <w:r w:rsidRPr="005F4929">
        <w:rPr>
          <w:rFonts w:cstheme="minorHAnsi"/>
          <w:color w:val="212529"/>
          <w:sz w:val="12"/>
          <w:szCs w:val="12"/>
          <w:shd w:val="clear" w:color="auto" w:fill="FFFFFF"/>
        </w:rPr>
        <w:t>The proposed method shows clear understanding of the material. Multiple comparative methods are presented, and the reasoning behind their selection is well presented. There is deep, critical reasoning behind the choices.</w:t>
      </w:r>
      <w:r w:rsidR="005F4929" w:rsidRPr="005F4929">
        <w:rPr>
          <w:rFonts w:eastAsia="Times New Roman" w:cstheme="minorHAnsi"/>
          <w:color w:val="212529"/>
          <w:sz w:val="24"/>
          <w:szCs w:val="24"/>
          <w:lang w:eastAsia="en-GB"/>
        </w:rPr>
        <w:t xml:space="preserve"> </w:t>
      </w:r>
    </w:p>
    <w:p w14:paraId="5D677DDC" w14:textId="3E34CD51" w:rsidR="00573033" w:rsidRDefault="00573033" w:rsidP="00624A0A">
      <w:pPr>
        <w:shd w:val="clear" w:color="auto" w:fill="FFFFFF"/>
        <w:spacing w:before="100" w:beforeAutospacing="1" w:after="100" w:afterAutospacing="1" w:line="240" w:lineRule="auto"/>
        <w:jc w:val="both"/>
        <w:rPr>
          <w:rStyle w:val="Heading1Char"/>
          <w:rFonts w:asciiTheme="minorHAnsi" w:hAnsiTheme="minorHAnsi" w:cstheme="minorHAnsi"/>
          <w:lang w:eastAsia="en-GB"/>
        </w:rPr>
      </w:pPr>
      <w:r w:rsidRPr="0087633F">
        <w:rPr>
          <w:rStyle w:val="Heading1Char"/>
          <w:rFonts w:asciiTheme="minorHAnsi" w:hAnsiTheme="minorHAnsi" w:cstheme="minorHAnsi"/>
          <w:lang w:eastAsia="en-GB"/>
        </w:rPr>
        <w:t>Results</w:t>
      </w:r>
    </w:p>
    <w:tbl>
      <w:tblPr>
        <w:tblStyle w:val="TableGrid"/>
        <w:tblW w:w="0" w:type="auto"/>
        <w:tblLook w:val="04A0" w:firstRow="1" w:lastRow="0" w:firstColumn="1" w:lastColumn="0" w:noHBand="0" w:noVBand="1"/>
      </w:tblPr>
      <w:tblGrid>
        <w:gridCol w:w="2297"/>
        <w:gridCol w:w="2072"/>
        <w:gridCol w:w="2337"/>
        <w:gridCol w:w="2310"/>
      </w:tblGrid>
      <w:tr w:rsidR="002533C8" w14:paraId="7BA39262" w14:textId="77777777" w:rsidTr="002533C8">
        <w:tc>
          <w:tcPr>
            <w:tcW w:w="2297" w:type="dxa"/>
          </w:tcPr>
          <w:p w14:paraId="52D32843" w14:textId="77777777" w:rsidR="002533C8" w:rsidRDefault="002533C8" w:rsidP="00624A0A">
            <w:pPr>
              <w:spacing w:before="100" w:beforeAutospacing="1" w:after="100" w:afterAutospacing="1"/>
              <w:jc w:val="both"/>
              <w:rPr>
                <w:rFonts w:eastAsia="Times New Roman" w:cstheme="minorHAnsi"/>
                <w:b/>
                <w:bCs/>
                <w:color w:val="212529"/>
                <w:sz w:val="24"/>
                <w:szCs w:val="24"/>
                <w:lang w:eastAsia="en-GB"/>
              </w:rPr>
            </w:pPr>
          </w:p>
        </w:tc>
        <w:tc>
          <w:tcPr>
            <w:tcW w:w="2072" w:type="dxa"/>
          </w:tcPr>
          <w:p w14:paraId="40109F92" w14:textId="77777777" w:rsidR="002533C8" w:rsidRDefault="002533C8" w:rsidP="00624A0A">
            <w:pPr>
              <w:spacing w:before="100" w:beforeAutospacing="1" w:after="100" w:afterAutospacing="1"/>
              <w:jc w:val="both"/>
              <w:rPr>
                <w:rFonts w:eastAsia="Times New Roman" w:cstheme="minorHAnsi"/>
                <w:b/>
                <w:bCs/>
                <w:color w:val="212529"/>
                <w:sz w:val="24"/>
                <w:szCs w:val="24"/>
                <w:lang w:eastAsia="en-GB"/>
              </w:rPr>
            </w:pPr>
          </w:p>
        </w:tc>
        <w:tc>
          <w:tcPr>
            <w:tcW w:w="2337" w:type="dxa"/>
          </w:tcPr>
          <w:p w14:paraId="09BC7373" w14:textId="1CA34EBE" w:rsidR="002533C8" w:rsidRDefault="002533C8" w:rsidP="00624A0A">
            <w:pPr>
              <w:spacing w:before="100" w:beforeAutospacing="1" w:after="100" w:afterAutospacing="1"/>
              <w:jc w:val="both"/>
              <w:rPr>
                <w:rFonts w:eastAsia="Times New Roman" w:cstheme="minorHAnsi"/>
                <w:b/>
                <w:bCs/>
                <w:color w:val="212529"/>
                <w:sz w:val="24"/>
                <w:szCs w:val="24"/>
                <w:lang w:eastAsia="en-GB"/>
              </w:rPr>
            </w:pPr>
            <w:proofErr w:type="spellStart"/>
            <w:r>
              <w:rPr>
                <w:rFonts w:eastAsia="Times New Roman" w:cstheme="minorHAnsi"/>
                <w:b/>
                <w:bCs/>
                <w:color w:val="212529"/>
                <w:sz w:val="24"/>
                <w:szCs w:val="24"/>
                <w:lang w:eastAsia="en-GB"/>
              </w:rPr>
              <w:t>A</w:t>
            </w:r>
            <w:r>
              <w:rPr>
                <w:rFonts w:eastAsia="Times New Roman"/>
                <w:b/>
                <w:bCs/>
                <w:color w:val="212529"/>
                <w:sz w:val="24"/>
                <w:szCs w:val="24"/>
              </w:rPr>
              <w:t>lexNet</w:t>
            </w:r>
            <w:proofErr w:type="spellEnd"/>
          </w:p>
        </w:tc>
        <w:tc>
          <w:tcPr>
            <w:tcW w:w="2310" w:type="dxa"/>
          </w:tcPr>
          <w:p w14:paraId="1DA5C5D7" w14:textId="7B5699B8" w:rsidR="002533C8" w:rsidRDefault="002533C8" w:rsidP="00624A0A">
            <w:pPr>
              <w:spacing w:before="100" w:beforeAutospacing="1" w:after="100" w:afterAutospacing="1"/>
              <w:jc w:val="both"/>
              <w:rPr>
                <w:rFonts w:eastAsia="Times New Roman" w:cstheme="minorHAnsi"/>
                <w:b/>
                <w:bCs/>
                <w:color w:val="212529"/>
                <w:sz w:val="24"/>
                <w:szCs w:val="24"/>
                <w:lang w:eastAsia="en-GB"/>
              </w:rPr>
            </w:pPr>
            <w:proofErr w:type="spellStart"/>
            <w:r>
              <w:rPr>
                <w:rFonts w:eastAsia="Times New Roman" w:cstheme="minorHAnsi"/>
                <w:b/>
                <w:bCs/>
                <w:color w:val="212529"/>
                <w:sz w:val="24"/>
                <w:szCs w:val="24"/>
                <w:lang w:eastAsia="en-GB"/>
              </w:rPr>
              <w:t>R</w:t>
            </w:r>
            <w:r>
              <w:rPr>
                <w:rFonts w:eastAsia="Times New Roman"/>
                <w:b/>
                <w:bCs/>
                <w:color w:val="212529"/>
                <w:sz w:val="24"/>
                <w:szCs w:val="24"/>
              </w:rPr>
              <w:t>esNet</w:t>
            </w:r>
            <w:proofErr w:type="spellEnd"/>
          </w:p>
        </w:tc>
      </w:tr>
      <w:tr w:rsidR="002533C8" w14:paraId="2428319D" w14:textId="77777777" w:rsidTr="002533C8">
        <w:tc>
          <w:tcPr>
            <w:tcW w:w="2297" w:type="dxa"/>
          </w:tcPr>
          <w:p w14:paraId="4D33AC2B" w14:textId="64738D3F" w:rsidR="002533C8" w:rsidRDefault="002533C8" w:rsidP="00624A0A">
            <w:pPr>
              <w:spacing w:before="100" w:beforeAutospacing="1" w:after="100" w:afterAutospacing="1"/>
              <w:jc w:val="both"/>
              <w:rPr>
                <w:rFonts w:eastAsia="Times New Roman" w:cstheme="minorHAnsi"/>
                <w:b/>
                <w:bCs/>
                <w:color w:val="212529"/>
                <w:sz w:val="24"/>
                <w:szCs w:val="24"/>
                <w:lang w:eastAsia="en-GB"/>
              </w:rPr>
            </w:pPr>
            <w:r>
              <w:rPr>
                <w:rFonts w:eastAsia="Times New Roman" w:cstheme="minorHAnsi"/>
                <w:b/>
                <w:bCs/>
                <w:color w:val="212529"/>
                <w:sz w:val="24"/>
                <w:szCs w:val="24"/>
                <w:lang w:eastAsia="en-GB"/>
              </w:rPr>
              <w:t>F</w:t>
            </w:r>
            <w:r>
              <w:rPr>
                <w:rFonts w:eastAsia="Times New Roman"/>
                <w:b/>
                <w:bCs/>
                <w:color w:val="212529"/>
                <w:sz w:val="24"/>
                <w:szCs w:val="24"/>
              </w:rPr>
              <w:t>ine Labels</w:t>
            </w:r>
          </w:p>
        </w:tc>
        <w:tc>
          <w:tcPr>
            <w:tcW w:w="2072" w:type="dxa"/>
          </w:tcPr>
          <w:p w14:paraId="535C00F3" w14:textId="7C9A5917" w:rsidR="002533C8" w:rsidRDefault="002533C8" w:rsidP="00624A0A">
            <w:pPr>
              <w:spacing w:before="100" w:beforeAutospacing="1" w:after="100" w:afterAutospacing="1"/>
              <w:jc w:val="both"/>
              <w:rPr>
                <w:rFonts w:eastAsia="Times New Roman" w:cstheme="minorHAnsi"/>
                <w:b/>
                <w:bCs/>
                <w:color w:val="212529"/>
                <w:sz w:val="24"/>
                <w:szCs w:val="24"/>
                <w:lang w:eastAsia="en-GB"/>
              </w:rPr>
            </w:pPr>
            <w:r>
              <w:rPr>
                <w:rFonts w:eastAsia="Times New Roman" w:cstheme="minorHAnsi"/>
                <w:b/>
                <w:bCs/>
                <w:color w:val="212529"/>
                <w:sz w:val="24"/>
                <w:szCs w:val="24"/>
                <w:lang w:eastAsia="en-GB"/>
              </w:rPr>
              <w:t>Accuracy</w:t>
            </w:r>
          </w:p>
        </w:tc>
        <w:tc>
          <w:tcPr>
            <w:tcW w:w="2337" w:type="dxa"/>
          </w:tcPr>
          <w:p w14:paraId="5260BD1F" w14:textId="58C687FE" w:rsidR="002533C8" w:rsidRDefault="002533C8" w:rsidP="00624A0A">
            <w:pPr>
              <w:spacing w:before="100" w:beforeAutospacing="1" w:after="100" w:afterAutospacing="1"/>
              <w:jc w:val="both"/>
              <w:rPr>
                <w:rFonts w:eastAsia="Times New Roman" w:cstheme="minorHAnsi"/>
                <w:b/>
                <w:bCs/>
                <w:color w:val="212529"/>
                <w:sz w:val="24"/>
                <w:szCs w:val="24"/>
                <w:lang w:eastAsia="en-GB"/>
              </w:rPr>
            </w:pPr>
          </w:p>
        </w:tc>
        <w:tc>
          <w:tcPr>
            <w:tcW w:w="2310" w:type="dxa"/>
          </w:tcPr>
          <w:p w14:paraId="64441D62" w14:textId="77777777" w:rsidR="002533C8" w:rsidRDefault="002533C8" w:rsidP="00624A0A">
            <w:pPr>
              <w:spacing w:before="100" w:beforeAutospacing="1" w:after="100" w:afterAutospacing="1"/>
              <w:jc w:val="both"/>
              <w:rPr>
                <w:rFonts w:eastAsia="Times New Roman" w:cstheme="minorHAnsi"/>
                <w:b/>
                <w:bCs/>
                <w:color w:val="212529"/>
                <w:sz w:val="24"/>
                <w:szCs w:val="24"/>
                <w:lang w:eastAsia="en-GB"/>
              </w:rPr>
            </w:pPr>
          </w:p>
        </w:tc>
      </w:tr>
      <w:tr w:rsidR="002533C8" w14:paraId="7009E810" w14:textId="77777777" w:rsidTr="002533C8">
        <w:tc>
          <w:tcPr>
            <w:tcW w:w="2297" w:type="dxa"/>
          </w:tcPr>
          <w:p w14:paraId="703B2EB1" w14:textId="77777777" w:rsidR="002533C8" w:rsidRDefault="002533C8" w:rsidP="00624A0A">
            <w:pPr>
              <w:spacing w:before="100" w:beforeAutospacing="1" w:after="100" w:afterAutospacing="1"/>
              <w:jc w:val="both"/>
              <w:rPr>
                <w:rFonts w:eastAsia="Times New Roman" w:cstheme="minorHAnsi"/>
                <w:b/>
                <w:bCs/>
                <w:color w:val="212529"/>
                <w:sz w:val="24"/>
                <w:szCs w:val="24"/>
                <w:lang w:eastAsia="en-GB"/>
              </w:rPr>
            </w:pPr>
          </w:p>
        </w:tc>
        <w:tc>
          <w:tcPr>
            <w:tcW w:w="2072" w:type="dxa"/>
          </w:tcPr>
          <w:p w14:paraId="297B1D7C" w14:textId="2CE7C690" w:rsidR="002533C8" w:rsidRDefault="002533C8" w:rsidP="00624A0A">
            <w:pPr>
              <w:spacing w:before="100" w:beforeAutospacing="1" w:after="100" w:afterAutospacing="1"/>
              <w:jc w:val="both"/>
              <w:rPr>
                <w:rFonts w:eastAsia="Times New Roman" w:cstheme="minorHAnsi"/>
                <w:b/>
                <w:bCs/>
                <w:color w:val="212529"/>
                <w:sz w:val="24"/>
                <w:szCs w:val="24"/>
                <w:lang w:eastAsia="en-GB"/>
              </w:rPr>
            </w:pPr>
            <w:proofErr w:type="spellStart"/>
            <w:r>
              <w:rPr>
                <w:rFonts w:eastAsia="Times New Roman" w:cstheme="minorHAnsi"/>
                <w:b/>
                <w:bCs/>
                <w:color w:val="212529"/>
                <w:sz w:val="24"/>
                <w:szCs w:val="24"/>
                <w:lang w:eastAsia="en-GB"/>
              </w:rPr>
              <w:t>Accuracy_val</w:t>
            </w:r>
            <w:proofErr w:type="spellEnd"/>
          </w:p>
        </w:tc>
        <w:tc>
          <w:tcPr>
            <w:tcW w:w="2337" w:type="dxa"/>
          </w:tcPr>
          <w:p w14:paraId="7326E826" w14:textId="77777777" w:rsidR="002533C8" w:rsidRDefault="002533C8" w:rsidP="00624A0A">
            <w:pPr>
              <w:spacing w:before="100" w:beforeAutospacing="1" w:after="100" w:afterAutospacing="1"/>
              <w:jc w:val="both"/>
              <w:rPr>
                <w:rFonts w:eastAsia="Times New Roman" w:cstheme="minorHAnsi"/>
                <w:b/>
                <w:bCs/>
                <w:color w:val="212529"/>
                <w:sz w:val="24"/>
                <w:szCs w:val="24"/>
                <w:lang w:eastAsia="en-GB"/>
              </w:rPr>
            </w:pPr>
          </w:p>
        </w:tc>
        <w:tc>
          <w:tcPr>
            <w:tcW w:w="2310" w:type="dxa"/>
          </w:tcPr>
          <w:p w14:paraId="36A4EC4C" w14:textId="77777777" w:rsidR="002533C8" w:rsidRDefault="002533C8" w:rsidP="00624A0A">
            <w:pPr>
              <w:spacing w:before="100" w:beforeAutospacing="1" w:after="100" w:afterAutospacing="1"/>
              <w:jc w:val="both"/>
              <w:rPr>
                <w:rFonts w:eastAsia="Times New Roman" w:cstheme="minorHAnsi"/>
                <w:b/>
                <w:bCs/>
                <w:color w:val="212529"/>
                <w:sz w:val="24"/>
                <w:szCs w:val="24"/>
                <w:lang w:eastAsia="en-GB"/>
              </w:rPr>
            </w:pPr>
          </w:p>
        </w:tc>
      </w:tr>
      <w:tr w:rsidR="002533C8" w14:paraId="13FBC40A" w14:textId="77777777" w:rsidTr="002533C8">
        <w:tc>
          <w:tcPr>
            <w:tcW w:w="2297" w:type="dxa"/>
          </w:tcPr>
          <w:p w14:paraId="700E1C4D" w14:textId="77777777" w:rsidR="002533C8" w:rsidRDefault="002533C8" w:rsidP="00624A0A">
            <w:pPr>
              <w:spacing w:before="100" w:beforeAutospacing="1" w:after="100" w:afterAutospacing="1"/>
              <w:jc w:val="both"/>
              <w:rPr>
                <w:rFonts w:eastAsia="Times New Roman" w:cstheme="minorHAnsi"/>
                <w:b/>
                <w:bCs/>
                <w:color w:val="212529"/>
                <w:sz w:val="24"/>
                <w:szCs w:val="24"/>
                <w:lang w:eastAsia="en-GB"/>
              </w:rPr>
            </w:pPr>
          </w:p>
        </w:tc>
        <w:tc>
          <w:tcPr>
            <w:tcW w:w="2072" w:type="dxa"/>
          </w:tcPr>
          <w:p w14:paraId="6860AD2E" w14:textId="3E8531C8" w:rsidR="002533C8" w:rsidRDefault="002533C8" w:rsidP="00624A0A">
            <w:pPr>
              <w:spacing w:before="100" w:beforeAutospacing="1" w:after="100" w:afterAutospacing="1"/>
              <w:jc w:val="both"/>
              <w:rPr>
                <w:rFonts w:eastAsia="Times New Roman" w:cstheme="minorHAnsi"/>
                <w:b/>
                <w:bCs/>
                <w:color w:val="212529"/>
                <w:sz w:val="24"/>
                <w:szCs w:val="24"/>
                <w:lang w:eastAsia="en-GB"/>
              </w:rPr>
            </w:pPr>
            <w:r>
              <w:rPr>
                <w:rFonts w:eastAsia="Times New Roman" w:cstheme="minorHAnsi"/>
                <w:b/>
                <w:bCs/>
                <w:color w:val="212529"/>
                <w:sz w:val="24"/>
                <w:szCs w:val="24"/>
                <w:lang w:eastAsia="en-GB"/>
              </w:rPr>
              <w:t>Time to Train</w:t>
            </w:r>
          </w:p>
        </w:tc>
        <w:tc>
          <w:tcPr>
            <w:tcW w:w="2337" w:type="dxa"/>
          </w:tcPr>
          <w:p w14:paraId="5FE0BD9D" w14:textId="77777777" w:rsidR="002533C8" w:rsidRDefault="002533C8" w:rsidP="00624A0A">
            <w:pPr>
              <w:spacing w:before="100" w:beforeAutospacing="1" w:after="100" w:afterAutospacing="1"/>
              <w:jc w:val="both"/>
              <w:rPr>
                <w:rFonts w:eastAsia="Times New Roman" w:cstheme="minorHAnsi"/>
                <w:b/>
                <w:bCs/>
                <w:color w:val="212529"/>
                <w:sz w:val="24"/>
                <w:szCs w:val="24"/>
                <w:lang w:eastAsia="en-GB"/>
              </w:rPr>
            </w:pPr>
          </w:p>
        </w:tc>
        <w:tc>
          <w:tcPr>
            <w:tcW w:w="2310" w:type="dxa"/>
          </w:tcPr>
          <w:p w14:paraId="4BD70C32" w14:textId="77777777" w:rsidR="002533C8" w:rsidRDefault="002533C8" w:rsidP="00624A0A">
            <w:pPr>
              <w:spacing w:before="100" w:beforeAutospacing="1" w:after="100" w:afterAutospacing="1"/>
              <w:jc w:val="both"/>
              <w:rPr>
                <w:rFonts w:eastAsia="Times New Roman" w:cstheme="minorHAnsi"/>
                <w:b/>
                <w:bCs/>
                <w:color w:val="212529"/>
                <w:sz w:val="24"/>
                <w:szCs w:val="24"/>
                <w:lang w:eastAsia="en-GB"/>
              </w:rPr>
            </w:pPr>
          </w:p>
        </w:tc>
      </w:tr>
      <w:tr w:rsidR="002533C8" w14:paraId="7351349F" w14:textId="77777777" w:rsidTr="002533C8">
        <w:tc>
          <w:tcPr>
            <w:tcW w:w="2297" w:type="dxa"/>
          </w:tcPr>
          <w:p w14:paraId="2E585859" w14:textId="77777777" w:rsidR="002533C8" w:rsidRDefault="002533C8" w:rsidP="00624A0A">
            <w:pPr>
              <w:spacing w:before="100" w:beforeAutospacing="1" w:after="100" w:afterAutospacing="1"/>
              <w:jc w:val="both"/>
              <w:rPr>
                <w:rFonts w:eastAsia="Times New Roman" w:cstheme="minorHAnsi"/>
                <w:b/>
                <w:bCs/>
                <w:color w:val="212529"/>
                <w:sz w:val="24"/>
                <w:szCs w:val="24"/>
                <w:lang w:eastAsia="en-GB"/>
              </w:rPr>
            </w:pPr>
          </w:p>
        </w:tc>
        <w:tc>
          <w:tcPr>
            <w:tcW w:w="2072" w:type="dxa"/>
          </w:tcPr>
          <w:p w14:paraId="0E421C69" w14:textId="18E08A92" w:rsidR="002533C8" w:rsidRDefault="002533C8" w:rsidP="00624A0A">
            <w:pPr>
              <w:spacing w:before="100" w:beforeAutospacing="1" w:after="100" w:afterAutospacing="1"/>
              <w:jc w:val="both"/>
              <w:rPr>
                <w:rFonts w:eastAsia="Times New Roman" w:cstheme="minorHAnsi"/>
                <w:b/>
                <w:bCs/>
                <w:color w:val="212529"/>
                <w:sz w:val="24"/>
                <w:szCs w:val="24"/>
                <w:lang w:eastAsia="en-GB"/>
              </w:rPr>
            </w:pPr>
            <w:r>
              <w:rPr>
                <w:rFonts w:eastAsia="Times New Roman" w:cstheme="minorHAnsi"/>
                <w:b/>
                <w:bCs/>
                <w:color w:val="212529"/>
                <w:sz w:val="24"/>
                <w:szCs w:val="24"/>
                <w:lang w:eastAsia="en-GB"/>
              </w:rPr>
              <w:t>Score on unseen</w:t>
            </w:r>
          </w:p>
        </w:tc>
        <w:tc>
          <w:tcPr>
            <w:tcW w:w="2337" w:type="dxa"/>
          </w:tcPr>
          <w:p w14:paraId="1948A5F7" w14:textId="77777777" w:rsidR="002533C8" w:rsidRDefault="002533C8" w:rsidP="00624A0A">
            <w:pPr>
              <w:spacing w:before="100" w:beforeAutospacing="1" w:after="100" w:afterAutospacing="1"/>
              <w:jc w:val="both"/>
              <w:rPr>
                <w:rFonts w:eastAsia="Times New Roman" w:cstheme="minorHAnsi"/>
                <w:b/>
                <w:bCs/>
                <w:color w:val="212529"/>
                <w:sz w:val="24"/>
                <w:szCs w:val="24"/>
                <w:lang w:eastAsia="en-GB"/>
              </w:rPr>
            </w:pPr>
          </w:p>
        </w:tc>
        <w:tc>
          <w:tcPr>
            <w:tcW w:w="2310" w:type="dxa"/>
          </w:tcPr>
          <w:p w14:paraId="1313A297" w14:textId="77777777" w:rsidR="002533C8" w:rsidRDefault="002533C8" w:rsidP="00624A0A">
            <w:pPr>
              <w:spacing w:before="100" w:beforeAutospacing="1" w:after="100" w:afterAutospacing="1"/>
              <w:jc w:val="both"/>
              <w:rPr>
                <w:rFonts w:eastAsia="Times New Roman" w:cstheme="minorHAnsi"/>
                <w:b/>
                <w:bCs/>
                <w:color w:val="212529"/>
                <w:sz w:val="24"/>
                <w:szCs w:val="24"/>
                <w:lang w:eastAsia="en-GB"/>
              </w:rPr>
            </w:pPr>
          </w:p>
        </w:tc>
      </w:tr>
      <w:tr w:rsidR="002533C8" w14:paraId="3CA4C991" w14:textId="77777777" w:rsidTr="002533C8">
        <w:tc>
          <w:tcPr>
            <w:tcW w:w="2297" w:type="dxa"/>
          </w:tcPr>
          <w:p w14:paraId="43118205" w14:textId="77777777" w:rsidR="002533C8" w:rsidRDefault="002533C8" w:rsidP="00624A0A">
            <w:pPr>
              <w:spacing w:before="100" w:beforeAutospacing="1" w:after="100" w:afterAutospacing="1"/>
              <w:jc w:val="both"/>
              <w:rPr>
                <w:rFonts w:eastAsia="Times New Roman" w:cstheme="minorHAnsi"/>
                <w:b/>
                <w:bCs/>
                <w:color w:val="212529"/>
                <w:sz w:val="24"/>
                <w:szCs w:val="24"/>
                <w:lang w:eastAsia="en-GB"/>
              </w:rPr>
            </w:pPr>
          </w:p>
        </w:tc>
        <w:tc>
          <w:tcPr>
            <w:tcW w:w="2072" w:type="dxa"/>
          </w:tcPr>
          <w:p w14:paraId="11B5C054" w14:textId="77777777" w:rsidR="002533C8" w:rsidRDefault="002533C8" w:rsidP="00624A0A">
            <w:pPr>
              <w:spacing w:before="100" w:beforeAutospacing="1" w:after="100" w:afterAutospacing="1"/>
              <w:jc w:val="both"/>
              <w:rPr>
                <w:rFonts w:eastAsia="Times New Roman" w:cstheme="minorHAnsi"/>
                <w:b/>
                <w:bCs/>
                <w:color w:val="212529"/>
                <w:sz w:val="24"/>
                <w:szCs w:val="24"/>
                <w:lang w:eastAsia="en-GB"/>
              </w:rPr>
            </w:pPr>
          </w:p>
        </w:tc>
        <w:tc>
          <w:tcPr>
            <w:tcW w:w="2337" w:type="dxa"/>
          </w:tcPr>
          <w:p w14:paraId="04A00713" w14:textId="77777777" w:rsidR="002533C8" w:rsidRDefault="002533C8" w:rsidP="00624A0A">
            <w:pPr>
              <w:spacing w:before="100" w:beforeAutospacing="1" w:after="100" w:afterAutospacing="1"/>
              <w:jc w:val="both"/>
              <w:rPr>
                <w:rFonts w:eastAsia="Times New Roman" w:cstheme="minorHAnsi"/>
                <w:b/>
                <w:bCs/>
                <w:color w:val="212529"/>
                <w:sz w:val="24"/>
                <w:szCs w:val="24"/>
                <w:lang w:eastAsia="en-GB"/>
              </w:rPr>
            </w:pPr>
          </w:p>
        </w:tc>
        <w:tc>
          <w:tcPr>
            <w:tcW w:w="2310" w:type="dxa"/>
          </w:tcPr>
          <w:p w14:paraId="0A3C0BFE" w14:textId="77777777" w:rsidR="002533C8" w:rsidRDefault="002533C8" w:rsidP="00624A0A">
            <w:pPr>
              <w:spacing w:before="100" w:beforeAutospacing="1" w:after="100" w:afterAutospacing="1"/>
              <w:jc w:val="both"/>
              <w:rPr>
                <w:rFonts w:eastAsia="Times New Roman" w:cstheme="minorHAnsi"/>
                <w:b/>
                <w:bCs/>
                <w:color w:val="212529"/>
                <w:sz w:val="24"/>
                <w:szCs w:val="24"/>
                <w:lang w:eastAsia="en-GB"/>
              </w:rPr>
            </w:pPr>
          </w:p>
        </w:tc>
      </w:tr>
      <w:tr w:rsidR="002533C8" w14:paraId="2874CD75" w14:textId="77777777" w:rsidTr="002533C8">
        <w:tc>
          <w:tcPr>
            <w:tcW w:w="2297" w:type="dxa"/>
          </w:tcPr>
          <w:p w14:paraId="350414ED" w14:textId="46FDF3CD" w:rsidR="002533C8" w:rsidRDefault="002533C8" w:rsidP="002533C8">
            <w:pPr>
              <w:spacing w:before="100" w:beforeAutospacing="1" w:after="100" w:afterAutospacing="1"/>
              <w:jc w:val="both"/>
              <w:rPr>
                <w:rFonts w:eastAsia="Times New Roman" w:cstheme="minorHAnsi"/>
                <w:b/>
                <w:bCs/>
                <w:color w:val="212529"/>
                <w:sz w:val="24"/>
                <w:szCs w:val="24"/>
                <w:lang w:eastAsia="en-GB"/>
              </w:rPr>
            </w:pPr>
            <w:r>
              <w:rPr>
                <w:rFonts w:eastAsia="Times New Roman" w:cstheme="minorHAnsi"/>
                <w:b/>
                <w:bCs/>
                <w:color w:val="212529"/>
                <w:sz w:val="24"/>
                <w:szCs w:val="24"/>
                <w:lang w:eastAsia="en-GB"/>
              </w:rPr>
              <w:t>Coarse Labels</w:t>
            </w:r>
          </w:p>
        </w:tc>
        <w:tc>
          <w:tcPr>
            <w:tcW w:w="2072" w:type="dxa"/>
          </w:tcPr>
          <w:p w14:paraId="2E16C45F" w14:textId="5D12473C" w:rsidR="002533C8" w:rsidRDefault="002533C8" w:rsidP="002533C8">
            <w:pPr>
              <w:spacing w:before="100" w:beforeAutospacing="1" w:after="100" w:afterAutospacing="1"/>
              <w:jc w:val="both"/>
              <w:rPr>
                <w:rFonts w:eastAsia="Times New Roman" w:cstheme="minorHAnsi"/>
                <w:b/>
                <w:bCs/>
                <w:color w:val="212529"/>
                <w:sz w:val="24"/>
                <w:szCs w:val="24"/>
                <w:lang w:eastAsia="en-GB"/>
              </w:rPr>
            </w:pPr>
            <w:r>
              <w:rPr>
                <w:rFonts w:eastAsia="Times New Roman" w:cstheme="minorHAnsi"/>
                <w:b/>
                <w:bCs/>
                <w:color w:val="212529"/>
                <w:sz w:val="24"/>
                <w:szCs w:val="24"/>
                <w:lang w:eastAsia="en-GB"/>
              </w:rPr>
              <w:t>Accuracy</w:t>
            </w:r>
          </w:p>
        </w:tc>
        <w:tc>
          <w:tcPr>
            <w:tcW w:w="2337" w:type="dxa"/>
          </w:tcPr>
          <w:p w14:paraId="78A3871C" w14:textId="42CAE476" w:rsidR="002533C8" w:rsidRPr="00C72B8E" w:rsidRDefault="00C72B8E" w:rsidP="00C72B8E">
            <w:pPr>
              <w:pStyle w:val="HTMLPreformatted"/>
              <w:shd w:val="clear" w:color="auto" w:fill="FFFFFF"/>
              <w:wordWrap w:val="0"/>
              <w:textAlignment w:val="baseline"/>
              <w:rPr>
                <w:color w:val="000000"/>
                <w:sz w:val="21"/>
                <w:szCs w:val="21"/>
              </w:rPr>
            </w:pPr>
            <w:r>
              <w:rPr>
                <w:color w:val="000000"/>
                <w:sz w:val="21"/>
                <w:szCs w:val="21"/>
              </w:rPr>
              <w:t>0.9410</w:t>
            </w:r>
          </w:p>
        </w:tc>
        <w:tc>
          <w:tcPr>
            <w:tcW w:w="2310" w:type="dxa"/>
          </w:tcPr>
          <w:p w14:paraId="34833429" w14:textId="77777777" w:rsidR="002533C8" w:rsidRDefault="002533C8" w:rsidP="002533C8">
            <w:pPr>
              <w:spacing w:before="100" w:beforeAutospacing="1" w:after="100" w:afterAutospacing="1"/>
              <w:jc w:val="both"/>
              <w:rPr>
                <w:rFonts w:eastAsia="Times New Roman" w:cstheme="minorHAnsi"/>
                <w:b/>
                <w:bCs/>
                <w:color w:val="212529"/>
                <w:sz w:val="24"/>
                <w:szCs w:val="24"/>
                <w:lang w:eastAsia="en-GB"/>
              </w:rPr>
            </w:pPr>
          </w:p>
        </w:tc>
      </w:tr>
      <w:tr w:rsidR="002533C8" w14:paraId="2A0C2164" w14:textId="77777777" w:rsidTr="002533C8">
        <w:tc>
          <w:tcPr>
            <w:tcW w:w="2297" w:type="dxa"/>
          </w:tcPr>
          <w:p w14:paraId="23FABCB3" w14:textId="77777777" w:rsidR="002533C8" w:rsidRDefault="002533C8" w:rsidP="002533C8">
            <w:pPr>
              <w:spacing w:before="100" w:beforeAutospacing="1" w:after="100" w:afterAutospacing="1"/>
              <w:jc w:val="both"/>
              <w:rPr>
                <w:rFonts w:eastAsia="Times New Roman" w:cstheme="minorHAnsi"/>
                <w:b/>
                <w:bCs/>
                <w:color w:val="212529"/>
                <w:sz w:val="24"/>
                <w:szCs w:val="24"/>
                <w:lang w:eastAsia="en-GB"/>
              </w:rPr>
            </w:pPr>
          </w:p>
        </w:tc>
        <w:tc>
          <w:tcPr>
            <w:tcW w:w="2072" w:type="dxa"/>
          </w:tcPr>
          <w:p w14:paraId="2F6B02AD" w14:textId="3A3BFEF7" w:rsidR="002533C8" w:rsidRDefault="002533C8" w:rsidP="002533C8">
            <w:pPr>
              <w:spacing w:before="100" w:beforeAutospacing="1" w:after="100" w:afterAutospacing="1"/>
              <w:jc w:val="both"/>
              <w:rPr>
                <w:rFonts w:eastAsia="Times New Roman" w:cstheme="minorHAnsi"/>
                <w:b/>
                <w:bCs/>
                <w:color w:val="212529"/>
                <w:sz w:val="24"/>
                <w:szCs w:val="24"/>
                <w:lang w:eastAsia="en-GB"/>
              </w:rPr>
            </w:pPr>
            <w:proofErr w:type="spellStart"/>
            <w:r>
              <w:rPr>
                <w:rFonts w:eastAsia="Times New Roman" w:cstheme="minorHAnsi"/>
                <w:b/>
                <w:bCs/>
                <w:color w:val="212529"/>
                <w:sz w:val="24"/>
                <w:szCs w:val="24"/>
                <w:lang w:eastAsia="en-GB"/>
              </w:rPr>
              <w:t>Accuracy_val</w:t>
            </w:r>
            <w:proofErr w:type="spellEnd"/>
          </w:p>
        </w:tc>
        <w:tc>
          <w:tcPr>
            <w:tcW w:w="2337" w:type="dxa"/>
          </w:tcPr>
          <w:p w14:paraId="6525E588" w14:textId="64C63EAC" w:rsidR="002533C8" w:rsidRPr="00C72B8E" w:rsidRDefault="00C72B8E" w:rsidP="00C72B8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C72B8E">
              <w:rPr>
                <w:rFonts w:ascii="Courier New" w:eastAsia="Times New Roman" w:hAnsi="Courier New" w:cs="Courier New"/>
                <w:color w:val="000000"/>
                <w:sz w:val="21"/>
                <w:szCs w:val="21"/>
                <w:lang w:eastAsia="en-GB"/>
              </w:rPr>
              <w:t>0.4749</w:t>
            </w:r>
          </w:p>
        </w:tc>
        <w:tc>
          <w:tcPr>
            <w:tcW w:w="2310" w:type="dxa"/>
          </w:tcPr>
          <w:p w14:paraId="79E38FAF" w14:textId="77777777" w:rsidR="002533C8" w:rsidRDefault="002533C8" w:rsidP="002533C8">
            <w:pPr>
              <w:spacing w:before="100" w:beforeAutospacing="1" w:after="100" w:afterAutospacing="1"/>
              <w:jc w:val="both"/>
              <w:rPr>
                <w:rFonts w:eastAsia="Times New Roman" w:cstheme="minorHAnsi"/>
                <w:b/>
                <w:bCs/>
                <w:color w:val="212529"/>
                <w:sz w:val="24"/>
                <w:szCs w:val="24"/>
                <w:lang w:eastAsia="en-GB"/>
              </w:rPr>
            </w:pPr>
          </w:p>
        </w:tc>
      </w:tr>
      <w:tr w:rsidR="002533C8" w14:paraId="1EB501D0" w14:textId="77777777" w:rsidTr="002533C8">
        <w:tc>
          <w:tcPr>
            <w:tcW w:w="2297" w:type="dxa"/>
          </w:tcPr>
          <w:p w14:paraId="297212E8" w14:textId="77777777" w:rsidR="002533C8" w:rsidRDefault="002533C8" w:rsidP="002533C8">
            <w:pPr>
              <w:spacing w:before="100" w:beforeAutospacing="1" w:after="100" w:afterAutospacing="1"/>
              <w:jc w:val="both"/>
              <w:rPr>
                <w:rFonts w:eastAsia="Times New Roman" w:cstheme="minorHAnsi"/>
                <w:b/>
                <w:bCs/>
                <w:color w:val="212529"/>
                <w:sz w:val="24"/>
                <w:szCs w:val="24"/>
                <w:lang w:eastAsia="en-GB"/>
              </w:rPr>
            </w:pPr>
          </w:p>
        </w:tc>
        <w:tc>
          <w:tcPr>
            <w:tcW w:w="2072" w:type="dxa"/>
          </w:tcPr>
          <w:p w14:paraId="184C128B" w14:textId="3B1FBBC2" w:rsidR="002533C8" w:rsidRDefault="002533C8" w:rsidP="002533C8">
            <w:pPr>
              <w:spacing w:before="100" w:beforeAutospacing="1" w:after="100" w:afterAutospacing="1"/>
              <w:jc w:val="both"/>
              <w:rPr>
                <w:rFonts w:eastAsia="Times New Roman" w:cstheme="minorHAnsi"/>
                <w:b/>
                <w:bCs/>
                <w:color w:val="212529"/>
                <w:sz w:val="24"/>
                <w:szCs w:val="24"/>
                <w:lang w:eastAsia="en-GB"/>
              </w:rPr>
            </w:pPr>
            <w:r>
              <w:rPr>
                <w:rFonts w:eastAsia="Times New Roman" w:cstheme="minorHAnsi"/>
                <w:b/>
                <w:bCs/>
                <w:color w:val="212529"/>
                <w:sz w:val="24"/>
                <w:szCs w:val="24"/>
                <w:lang w:eastAsia="en-GB"/>
              </w:rPr>
              <w:t>Time to Train</w:t>
            </w:r>
          </w:p>
        </w:tc>
        <w:tc>
          <w:tcPr>
            <w:tcW w:w="2337" w:type="dxa"/>
          </w:tcPr>
          <w:p w14:paraId="3970242E" w14:textId="7A9A4CF0" w:rsidR="002533C8" w:rsidRDefault="00232094" w:rsidP="002533C8">
            <w:pPr>
              <w:spacing w:before="100" w:beforeAutospacing="1" w:after="100" w:afterAutospacing="1"/>
              <w:jc w:val="both"/>
              <w:rPr>
                <w:rFonts w:eastAsia="Times New Roman" w:cstheme="minorHAnsi"/>
                <w:b/>
                <w:bCs/>
                <w:color w:val="212529"/>
                <w:sz w:val="24"/>
                <w:szCs w:val="24"/>
                <w:lang w:eastAsia="en-GB"/>
              </w:rPr>
            </w:pPr>
            <w:r>
              <w:rPr>
                <w:rFonts w:eastAsia="Times New Roman" w:cstheme="minorHAnsi"/>
                <w:b/>
                <w:bCs/>
                <w:color w:val="212529"/>
                <w:sz w:val="24"/>
                <w:szCs w:val="24"/>
                <w:lang w:eastAsia="en-GB"/>
              </w:rPr>
              <w:t>4</w:t>
            </w:r>
            <w:r w:rsidR="0093712E">
              <w:rPr>
                <w:rFonts w:eastAsia="Times New Roman" w:cstheme="minorHAnsi"/>
                <w:b/>
                <w:bCs/>
                <w:color w:val="212529"/>
                <w:sz w:val="24"/>
                <w:szCs w:val="24"/>
                <w:lang w:eastAsia="en-GB"/>
              </w:rPr>
              <w:t>.5</w:t>
            </w:r>
            <w:r>
              <w:rPr>
                <w:rFonts w:eastAsia="Times New Roman" w:cstheme="minorHAnsi"/>
                <w:b/>
                <w:bCs/>
                <w:color w:val="212529"/>
                <w:sz w:val="24"/>
                <w:szCs w:val="24"/>
                <w:lang w:eastAsia="en-GB"/>
              </w:rPr>
              <w:t xml:space="preserve"> hours</w:t>
            </w:r>
          </w:p>
        </w:tc>
        <w:tc>
          <w:tcPr>
            <w:tcW w:w="2310" w:type="dxa"/>
          </w:tcPr>
          <w:p w14:paraId="1E28CFB4" w14:textId="77777777" w:rsidR="002533C8" w:rsidRDefault="002533C8" w:rsidP="002533C8">
            <w:pPr>
              <w:spacing w:before="100" w:beforeAutospacing="1" w:after="100" w:afterAutospacing="1"/>
              <w:jc w:val="both"/>
              <w:rPr>
                <w:rFonts w:eastAsia="Times New Roman" w:cstheme="minorHAnsi"/>
                <w:b/>
                <w:bCs/>
                <w:color w:val="212529"/>
                <w:sz w:val="24"/>
                <w:szCs w:val="24"/>
                <w:lang w:eastAsia="en-GB"/>
              </w:rPr>
            </w:pPr>
          </w:p>
        </w:tc>
      </w:tr>
      <w:tr w:rsidR="002533C8" w14:paraId="4DA6356F" w14:textId="77777777" w:rsidTr="002533C8">
        <w:tc>
          <w:tcPr>
            <w:tcW w:w="2297" w:type="dxa"/>
          </w:tcPr>
          <w:p w14:paraId="5BC30964" w14:textId="77777777" w:rsidR="002533C8" w:rsidRDefault="002533C8" w:rsidP="002533C8">
            <w:pPr>
              <w:spacing w:before="100" w:beforeAutospacing="1" w:after="100" w:afterAutospacing="1"/>
              <w:jc w:val="both"/>
              <w:rPr>
                <w:rFonts w:eastAsia="Times New Roman" w:cstheme="minorHAnsi"/>
                <w:b/>
                <w:bCs/>
                <w:color w:val="212529"/>
                <w:sz w:val="24"/>
                <w:szCs w:val="24"/>
                <w:lang w:eastAsia="en-GB"/>
              </w:rPr>
            </w:pPr>
          </w:p>
        </w:tc>
        <w:tc>
          <w:tcPr>
            <w:tcW w:w="2072" w:type="dxa"/>
          </w:tcPr>
          <w:p w14:paraId="644C1ACB" w14:textId="4B72CE81" w:rsidR="002533C8" w:rsidRDefault="002533C8" w:rsidP="002533C8">
            <w:pPr>
              <w:spacing w:before="100" w:beforeAutospacing="1" w:after="100" w:afterAutospacing="1"/>
              <w:jc w:val="both"/>
              <w:rPr>
                <w:rFonts w:eastAsia="Times New Roman" w:cstheme="minorHAnsi"/>
                <w:b/>
                <w:bCs/>
                <w:color w:val="212529"/>
                <w:sz w:val="24"/>
                <w:szCs w:val="24"/>
                <w:lang w:eastAsia="en-GB"/>
              </w:rPr>
            </w:pPr>
            <w:r>
              <w:rPr>
                <w:rFonts w:eastAsia="Times New Roman" w:cstheme="minorHAnsi"/>
                <w:b/>
                <w:bCs/>
                <w:color w:val="212529"/>
                <w:sz w:val="24"/>
                <w:szCs w:val="24"/>
                <w:lang w:eastAsia="en-GB"/>
              </w:rPr>
              <w:t>Score on unseen</w:t>
            </w:r>
          </w:p>
        </w:tc>
        <w:tc>
          <w:tcPr>
            <w:tcW w:w="2337" w:type="dxa"/>
          </w:tcPr>
          <w:p w14:paraId="56ACC153" w14:textId="77777777" w:rsidR="002533C8" w:rsidRDefault="002533C8" w:rsidP="002533C8">
            <w:pPr>
              <w:spacing w:before="100" w:beforeAutospacing="1" w:after="100" w:afterAutospacing="1"/>
              <w:jc w:val="both"/>
              <w:rPr>
                <w:rFonts w:eastAsia="Times New Roman" w:cstheme="minorHAnsi"/>
                <w:b/>
                <w:bCs/>
                <w:color w:val="212529"/>
                <w:sz w:val="24"/>
                <w:szCs w:val="24"/>
                <w:lang w:eastAsia="en-GB"/>
              </w:rPr>
            </w:pPr>
          </w:p>
        </w:tc>
        <w:tc>
          <w:tcPr>
            <w:tcW w:w="2310" w:type="dxa"/>
          </w:tcPr>
          <w:p w14:paraId="3C81765A" w14:textId="77777777" w:rsidR="002533C8" w:rsidRDefault="002533C8" w:rsidP="002533C8">
            <w:pPr>
              <w:spacing w:before="100" w:beforeAutospacing="1" w:after="100" w:afterAutospacing="1"/>
              <w:jc w:val="both"/>
              <w:rPr>
                <w:rFonts w:eastAsia="Times New Roman" w:cstheme="minorHAnsi"/>
                <w:b/>
                <w:bCs/>
                <w:color w:val="212529"/>
                <w:sz w:val="24"/>
                <w:szCs w:val="24"/>
                <w:lang w:eastAsia="en-GB"/>
              </w:rPr>
            </w:pPr>
          </w:p>
        </w:tc>
      </w:tr>
      <w:tr w:rsidR="00C72B8E" w14:paraId="551E997F" w14:textId="77777777" w:rsidTr="002533C8">
        <w:tc>
          <w:tcPr>
            <w:tcW w:w="2297" w:type="dxa"/>
          </w:tcPr>
          <w:p w14:paraId="561CF701" w14:textId="77777777" w:rsidR="00C72B8E" w:rsidRDefault="00C72B8E" w:rsidP="002533C8">
            <w:pPr>
              <w:spacing w:before="100" w:beforeAutospacing="1" w:after="100" w:afterAutospacing="1"/>
              <w:jc w:val="both"/>
              <w:rPr>
                <w:rFonts w:eastAsia="Times New Roman" w:cstheme="minorHAnsi"/>
                <w:b/>
                <w:bCs/>
                <w:color w:val="212529"/>
                <w:sz w:val="24"/>
                <w:szCs w:val="24"/>
                <w:lang w:eastAsia="en-GB"/>
              </w:rPr>
            </w:pPr>
          </w:p>
        </w:tc>
        <w:tc>
          <w:tcPr>
            <w:tcW w:w="2072" w:type="dxa"/>
          </w:tcPr>
          <w:p w14:paraId="303CBD60" w14:textId="785C17DA" w:rsidR="00C72B8E" w:rsidRDefault="00C72B8E" w:rsidP="002533C8">
            <w:pPr>
              <w:spacing w:before="100" w:beforeAutospacing="1" w:after="100" w:afterAutospacing="1"/>
              <w:jc w:val="both"/>
              <w:rPr>
                <w:rFonts w:eastAsia="Times New Roman" w:cstheme="minorHAnsi"/>
                <w:b/>
                <w:bCs/>
                <w:color w:val="212529"/>
                <w:sz w:val="24"/>
                <w:szCs w:val="24"/>
                <w:lang w:eastAsia="en-GB"/>
              </w:rPr>
            </w:pPr>
            <w:r>
              <w:rPr>
                <w:rFonts w:eastAsia="Times New Roman" w:cstheme="minorHAnsi"/>
                <w:b/>
                <w:bCs/>
                <w:color w:val="212529"/>
                <w:sz w:val="24"/>
                <w:szCs w:val="24"/>
                <w:lang w:eastAsia="en-GB"/>
              </w:rPr>
              <w:t>loss</w:t>
            </w:r>
          </w:p>
        </w:tc>
        <w:tc>
          <w:tcPr>
            <w:tcW w:w="2337" w:type="dxa"/>
          </w:tcPr>
          <w:p w14:paraId="2539E7D0" w14:textId="175CEA47" w:rsidR="00C72B8E" w:rsidRPr="00C72B8E" w:rsidRDefault="00C72B8E" w:rsidP="00C72B8E">
            <w:pPr>
              <w:pStyle w:val="HTMLPreformatted"/>
              <w:shd w:val="clear" w:color="auto" w:fill="FFFFFF"/>
              <w:wordWrap w:val="0"/>
              <w:textAlignment w:val="baseline"/>
              <w:rPr>
                <w:color w:val="000000"/>
                <w:sz w:val="21"/>
                <w:szCs w:val="21"/>
              </w:rPr>
            </w:pPr>
            <w:r>
              <w:rPr>
                <w:color w:val="000000"/>
                <w:sz w:val="21"/>
                <w:szCs w:val="21"/>
              </w:rPr>
              <w:t>0.1842</w:t>
            </w:r>
          </w:p>
        </w:tc>
        <w:tc>
          <w:tcPr>
            <w:tcW w:w="2310" w:type="dxa"/>
          </w:tcPr>
          <w:p w14:paraId="397EEB88" w14:textId="77777777" w:rsidR="00C72B8E" w:rsidRDefault="00C72B8E" w:rsidP="002533C8">
            <w:pPr>
              <w:spacing w:before="100" w:beforeAutospacing="1" w:after="100" w:afterAutospacing="1"/>
              <w:jc w:val="both"/>
              <w:rPr>
                <w:rFonts w:eastAsia="Times New Roman" w:cstheme="minorHAnsi"/>
                <w:b/>
                <w:bCs/>
                <w:color w:val="212529"/>
                <w:sz w:val="24"/>
                <w:szCs w:val="24"/>
                <w:lang w:eastAsia="en-GB"/>
              </w:rPr>
            </w:pPr>
          </w:p>
        </w:tc>
      </w:tr>
      <w:tr w:rsidR="00C72B8E" w14:paraId="5A0410AF" w14:textId="77777777" w:rsidTr="002533C8">
        <w:tc>
          <w:tcPr>
            <w:tcW w:w="2297" w:type="dxa"/>
          </w:tcPr>
          <w:p w14:paraId="25CA6844" w14:textId="77777777" w:rsidR="00C72B8E" w:rsidRDefault="00C72B8E" w:rsidP="002533C8">
            <w:pPr>
              <w:spacing w:before="100" w:beforeAutospacing="1" w:after="100" w:afterAutospacing="1"/>
              <w:jc w:val="both"/>
              <w:rPr>
                <w:rFonts w:eastAsia="Times New Roman" w:cstheme="minorHAnsi"/>
                <w:b/>
                <w:bCs/>
                <w:color w:val="212529"/>
                <w:sz w:val="24"/>
                <w:szCs w:val="24"/>
                <w:lang w:eastAsia="en-GB"/>
              </w:rPr>
            </w:pPr>
          </w:p>
        </w:tc>
        <w:tc>
          <w:tcPr>
            <w:tcW w:w="2072" w:type="dxa"/>
          </w:tcPr>
          <w:p w14:paraId="610EC6DA" w14:textId="0F8D5BA3" w:rsidR="00C72B8E" w:rsidRDefault="00C72B8E" w:rsidP="002533C8">
            <w:pPr>
              <w:spacing w:before="100" w:beforeAutospacing="1" w:after="100" w:afterAutospacing="1"/>
              <w:jc w:val="both"/>
              <w:rPr>
                <w:rFonts w:eastAsia="Times New Roman" w:cstheme="minorHAnsi"/>
                <w:b/>
                <w:bCs/>
                <w:color w:val="212529"/>
                <w:sz w:val="24"/>
                <w:szCs w:val="24"/>
                <w:lang w:eastAsia="en-GB"/>
              </w:rPr>
            </w:pPr>
            <w:proofErr w:type="spellStart"/>
            <w:r>
              <w:rPr>
                <w:rFonts w:eastAsia="Times New Roman" w:cstheme="minorHAnsi"/>
                <w:b/>
                <w:bCs/>
                <w:color w:val="212529"/>
                <w:sz w:val="24"/>
                <w:szCs w:val="24"/>
                <w:lang w:eastAsia="en-GB"/>
              </w:rPr>
              <w:t>Val_loss</w:t>
            </w:r>
            <w:proofErr w:type="spellEnd"/>
          </w:p>
        </w:tc>
        <w:tc>
          <w:tcPr>
            <w:tcW w:w="2337" w:type="dxa"/>
          </w:tcPr>
          <w:p w14:paraId="0EEF8459" w14:textId="7B949A54" w:rsidR="00C72B8E" w:rsidRPr="00C72B8E" w:rsidRDefault="00C72B8E" w:rsidP="00C72B8E">
            <w:pPr>
              <w:pStyle w:val="HTMLPreformatted"/>
              <w:shd w:val="clear" w:color="auto" w:fill="FFFFFF"/>
              <w:wordWrap w:val="0"/>
              <w:textAlignment w:val="baseline"/>
              <w:rPr>
                <w:color w:val="000000"/>
                <w:sz w:val="21"/>
                <w:szCs w:val="21"/>
              </w:rPr>
            </w:pPr>
            <w:r>
              <w:rPr>
                <w:color w:val="000000"/>
                <w:sz w:val="21"/>
                <w:szCs w:val="21"/>
              </w:rPr>
              <w:t>2.7415</w:t>
            </w:r>
          </w:p>
        </w:tc>
        <w:tc>
          <w:tcPr>
            <w:tcW w:w="2310" w:type="dxa"/>
          </w:tcPr>
          <w:p w14:paraId="15B4F412" w14:textId="77777777" w:rsidR="00C72B8E" w:rsidRDefault="00C72B8E" w:rsidP="002533C8">
            <w:pPr>
              <w:spacing w:before="100" w:beforeAutospacing="1" w:after="100" w:afterAutospacing="1"/>
              <w:jc w:val="both"/>
              <w:rPr>
                <w:rFonts w:eastAsia="Times New Roman" w:cstheme="minorHAnsi"/>
                <w:b/>
                <w:bCs/>
                <w:color w:val="212529"/>
                <w:sz w:val="24"/>
                <w:szCs w:val="24"/>
                <w:lang w:eastAsia="en-GB"/>
              </w:rPr>
            </w:pPr>
          </w:p>
        </w:tc>
      </w:tr>
      <w:tr w:rsidR="00C72B8E" w14:paraId="54A28ECF" w14:textId="77777777" w:rsidTr="002533C8">
        <w:tc>
          <w:tcPr>
            <w:tcW w:w="2297" w:type="dxa"/>
          </w:tcPr>
          <w:p w14:paraId="28B96D62" w14:textId="77777777" w:rsidR="00C72B8E" w:rsidRDefault="00C72B8E" w:rsidP="002533C8">
            <w:pPr>
              <w:spacing w:before="100" w:beforeAutospacing="1" w:after="100" w:afterAutospacing="1"/>
              <w:jc w:val="both"/>
              <w:rPr>
                <w:rFonts w:eastAsia="Times New Roman" w:cstheme="minorHAnsi"/>
                <w:b/>
                <w:bCs/>
                <w:color w:val="212529"/>
                <w:sz w:val="24"/>
                <w:szCs w:val="24"/>
                <w:lang w:eastAsia="en-GB"/>
              </w:rPr>
            </w:pPr>
          </w:p>
        </w:tc>
        <w:tc>
          <w:tcPr>
            <w:tcW w:w="2072" w:type="dxa"/>
          </w:tcPr>
          <w:p w14:paraId="6CA61061" w14:textId="77777777" w:rsidR="00C72B8E" w:rsidRDefault="00C72B8E" w:rsidP="002533C8">
            <w:pPr>
              <w:spacing w:before="100" w:beforeAutospacing="1" w:after="100" w:afterAutospacing="1"/>
              <w:jc w:val="both"/>
              <w:rPr>
                <w:rFonts w:eastAsia="Times New Roman" w:cstheme="minorHAnsi"/>
                <w:b/>
                <w:bCs/>
                <w:color w:val="212529"/>
                <w:sz w:val="24"/>
                <w:szCs w:val="24"/>
                <w:lang w:eastAsia="en-GB"/>
              </w:rPr>
            </w:pPr>
          </w:p>
        </w:tc>
        <w:tc>
          <w:tcPr>
            <w:tcW w:w="2337" w:type="dxa"/>
          </w:tcPr>
          <w:p w14:paraId="39CF59E4" w14:textId="77777777" w:rsidR="00C72B8E" w:rsidRDefault="00C72B8E" w:rsidP="002533C8">
            <w:pPr>
              <w:spacing w:before="100" w:beforeAutospacing="1" w:after="100" w:afterAutospacing="1"/>
              <w:jc w:val="both"/>
              <w:rPr>
                <w:rFonts w:eastAsia="Times New Roman" w:cstheme="minorHAnsi"/>
                <w:b/>
                <w:bCs/>
                <w:color w:val="212529"/>
                <w:sz w:val="24"/>
                <w:szCs w:val="24"/>
                <w:lang w:eastAsia="en-GB"/>
              </w:rPr>
            </w:pPr>
          </w:p>
        </w:tc>
        <w:tc>
          <w:tcPr>
            <w:tcW w:w="2310" w:type="dxa"/>
          </w:tcPr>
          <w:p w14:paraId="62B85505" w14:textId="77777777" w:rsidR="00C72B8E" w:rsidRDefault="00C72B8E" w:rsidP="002533C8">
            <w:pPr>
              <w:spacing w:before="100" w:beforeAutospacing="1" w:after="100" w:afterAutospacing="1"/>
              <w:jc w:val="both"/>
              <w:rPr>
                <w:rFonts w:eastAsia="Times New Roman" w:cstheme="minorHAnsi"/>
                <w:b/>
                <w:bCs/>
                <w:color w:val="212529"/>
                <w:sz w:val="24"/>
                <w:szCs w:val="24"/>
                <w:lang w:eastAsia="en-GB"/>
              </w:rPr>
            </w:pPr>
          </w:p>
        </w:tc>
      </w:tr>
    </w:tbl>
    <w:p w14:paraId="78B0B409" w14:textId="77777777" w:rsidR="002533C8" w:rsidRPr="0087633F" w:rsidRDefault="002533C8" w:rsidP="00624A0A">
      <w:pPr>
        <w:shd w:val="clear" w:color="auto" w:fill="FFFFFF"/>
        <w:spacing w:before="100" w:beforeAutospacing="1" w:after="100" w:afterAutospacing="1" w:line="240" w:lineRule="auto"/>
        <w:jc w:val="both"/>
        <w:rPr>
          <w:rFonts w:eastAsia="Times New Roman" w:cstheme="minorHAnsi"/>
          <w:b/>
          <w:bCs/>
          <w:color w:val="212529"/>
          <w:sz w:val="24"/>
          <w:szCs w:val="24"/>
          <w:lang w:eastAsia="en-GB"/>
        </w:rPr>
      </w:pPr>
    </w:p>
    <w:p w14:paraId="2A3E87B0" w14:textId="2D4EC862" w:rsidR="003153E7" w:rsidRDefault="003153E7" w:rsidP="00624A0A">
      <w:pPr>
        <w:pStyle w:val="ListParagraph"/>
        <w:numPr>
          <w:ilvl w:val="0"/>
          <w:numId w:val="4"/>
        </w:numPr>
        <w:shd w:val="clear" w:color="auto" w:fill="FFFFFF"/>
        <w:spacing w:before="100" w:beforeAutospacing="1" w:after="100" w:afterAutospacing="1" w:line="240" w:lineRule="auto"/>
        <w:jc w:val="both"/>
        <w:rPr>
          <w:rFonts w:cstheme="minorHAnsi"/>
          <w:color w:val="212529"/>
          <w:sz w:val="20"/>
          <w:szCs w:val="20"/>
          <w:shd w:val="clear" w:color="auto" w:fill="FFFFFF"/>
        </w:rPr>
      </w:pPr>
      <w:r>
        <w:rPr>
          <w:rFonts w:cstheme="minorHAnsi"/>
          <w:color w:val="212529"/>
          <w:sz w:val="20"/>
          <w:szCs w:val="20"/>
          <w:shd w:val="clear" w:color="auto" w:fill="FFFFFF"/>
        </w:rPr>
        <w:t xml:space="preserve">Time to Train from </w:t>
      </w:r>
      <w:proofErr w:type="spellStart"/>
      <w:r>
        <w:rPr>
          <w:rFonts w:cstheme="minorHAnsi"/>
          <w:color w:val="212529"/>
          <w:sz w:val="20"/>
          <w:szCs w:val="20"/>
          <w:shd w:val="clear" w:color="auto" w:fill="FFFFFF"/>
        </w:rPr>
        <w:t>AlexNet</w:t>
      </w:r>
      <w:proofErr w:type="spellEnd"/>
      <w:r>
        <w:rPr>
          <w:rFonts w:cstheme="minorHAnsi"/>
          <w:color w:val="212529"/>
          <w:sz w:val="20"/>
          <w:szCs w:val="20"/>
          <w:shd w:val="clear" w:color="auto" w:fill="FFFFFF"/>
        </w:rPr>
        <w:t xml:space="preserve">, </w:t>
      </w:r>
      <w:proofErr w:type="spellStart"/>
      <w:r>
        <w:rPr>
          <w:rFonts w:cstheme="minorHAnsi"/>
          <w:color w:val="212529"/>
          <w:sz w:val="20"/>
          <w:szCs w:val="20"/>
          <w:shd w:val="clear" w:color="auto" w:fill="FFFFFF"/>
        </w:rPr>
        <w:t>ResNet</w:t>
      </w:r>
      <w:proofErr w:type="spellEnd"/>
    </w:p>
    <w:p w14:paraId="43A0D054" w14:textId="211C5F92" w:rsidR="003153E7" w:rsidRDefault="003153E7" w:rsidP="00624A0A">
      <w:pPr>
        <w:pStyle w:val="ListParagraph"/>
        <w:numPr>
          <w:ilvl w:val="0"/>
          <w:numId w:val="4"/>
        </w:numPr>
        <w:shd w:val="clear" w:color="auto" w:fill="FFFFFF"/>
        <w:spacing w:before="100" w:beforeAutospacing="1" w:after="100" w:afterAutospacing="1" w:line="240" w:lineRule="auto"/>
        <w:jc w:val="both"/>
        <w:rPr>
          <w:rFonts w:cstheme="minorHAnsi"/>
          <w:color w:val="212529"/>
          <w:sz w:val="20"/>
          <w:szCs w:val="20"/>
          <w:shd w:val="clear" w:color="auto" w:fill="FFFFFF"/>
        </w:rPr>
      </w:pPr>
      <w:r>
        <w:rPr>
          <w:rFonts w:cstheme="minorHAnsi"/>
          <w:color w:val="212529"/>
          <w:sz w:val="20"/>
          <w:szCs w:val="20"/>
          <w:shd w:val="clear" w:color="auto" w:fill="FFFFFF"/>
        </w:rPr>
        <w:t xml:space="preserve">Accuracy, </w:t>
      </w:r>
      <w:proofErr w:type="spellStart"/>
      <w:r>
        <w:rPr>
          <w:rFonts w:cstheme="minorHAnsi"/>
          <w:color w:val="212529"/>
          <w:sz w:val="20"/>
          <w:szCs w:val="20"/>
          <w:shd w:val="clear" w:color="auto" w:fill="FFFFFF"/>
        </w:rPr>
        <w:t>accuracy_val</w:t>
      </w:r>
      <w:proofErr w:type="spellEnd"/>
      <w:r>
        <w:rPr>
          <w:rFonts w:cstheme="minorHAnsi"/>
          <w:color w:val="212529"/>
          <w:sz w:val="20"/>
          <w:szCs w:val="20"/>
          <w:shd w:val="clear" w:color="auto" w:fill="FFFFFF"/>
        </w:rPr>
        <w:t xml:space="preserve"> readings</w:t>
      </w:r>
    </w:p>
    <w:p w14:paraId="588B35DC" w14:textId="6BFABF16" w:rsidR="003153E7" w:rsidRPr="003153E7" w:rsidRDefault="003153E7" w:rsidP="00624A0A">
      <w:pPr>
        <w:pStyle w:val="ListParagraph"/>
        <w:numPr>
          <w:ilvl w:val="0"/>
          <w:numId w:val="4"/>
        </w:numPr>
        <w:shd w:val="clear" w:color="auto" w:fill="FFFFFF"/>
        <w:spacing w:before="100" w:beforeAutospacing="1" w:after="100" w:afterAutospacing="1" w:line="240" w:lineRule="auto"/>
        <w:jc w:val="both"/>
        <w:rPr>
          <w:rFonts w:cstheme="minorHAnsi"/>
          <w:color w:val="212529"/>
          <w:sz w:val="20"/>
          <w:szCs w:val="20"/>
          <w:shd w:val="clear" w:color="auto" w:fill="FFFFFF"/>
        </w:rPr>
      </w:pPr>
      <w:r>
        <w:rPr>
          <w:rFonts w:cstheme="minorHAnsi"/>
          <w:color w:val="212529"/>
          <w:sz w:val="20"/>
          <w:szCs w:val="20"/>
          <w:shd w:val="clear" w:color="auto" w:fill="FFFFFF"/>
        </w:rPr>
        <w:t>Accuracy best of 5</w:t>
      </w:r>
    </w:p>
    <w:p w14:paraId="1DC57C02" w14:textId="069C037D" w:rsidR="00242E11" w:rsidRDefault="00242E11" w:rsidP="00624A0A">
      <w:pPr>
        <w:pStyle w:val="ListParagraph"/>
        <w:numPr>
          <w:ilvl w:val="0"/>
          <w:numId w:val="4"/>
        </w:numPr>
        <w:shd w:val="clear" w:color="auto" w:fill="FFFFFF"/>
        <w:spacing w:before="100" w:beforeAutospacing="1" w:after="100" w:afterAutospacing="1" w:line="240" w:lineRule="auto"/>
        <w:jc w:val="both"/>
        <w:rPr>
          <w:rFonts w:cstheme="minorHAnsi"/>
          <w:color w:val="212529"/>
          <w:sz w:val="20"/>
          <w:szCs w:val="20"/>
          <w:shd w:val="clear" w:color="auto" w:fill="FFFFFF"/>
        </w:rPr>
      </w:pPr>
      <w:r>
        <w:rPr>
          <w:rFonts w:cstheme="minorHAnsi"/>
          <w:color w:val="212529"/>
          <w:sz w:val="20"/>
          <w:szCs w:val="20"/>
          <w:shd w:val="clear" w:color="auto" w:fill="FFFFFF"/>
        </w:rPr>
        <w:t>overfitting</w:t>
      </w:r>
    </w:p>
    <w:p w14:paraId="27C8B18A" w14:textId="39C03531" w:rsidR="00242E11" w:rsidRPr="00242E11" w:rsidRDefault="00242E11" w:rsidP="00624A0A">
      <w:pPr>
        <w:pStyle w:val="ListParagraph"/>
        <w:numPr>
          <w:ilvl w:val="0"/>
          <w:numId w:val="4"/>
        </w:numPr>
        <w:shd w:val="clear" w:color="auto" w:fill="FFFFFF"/>
        <w:spacing w:before="100" w:beforeAutospacing="1" w:after="100" w:afterAutospacing="1" w:line="240" w:lineRule="auto"/>
        <w:jc w:val="both"/>
        <w:rPr>
          <w:rFonts w:cstheme="minorHAnsi"/>
          <w:color w:val="212529"/>
          <w:sz w:val="20"/>
          <w:szCs w:val="20"/>
          <w:shd w:val="clear" w:color="auto" w:fill="FFFFFF"/>
        </w:rPr>
      </w:pPr>
      <w:r>
        <w:rPr>
          <w:rFonts w:cstheme="minorHAnsi"/>
          <w:color w:val="212529"/>
          <w:sz w:val="20"/>
          <w:szCs w:val="20"/>
          <w:shd w:val="clear" w:color="auto" w:fill="FFFFFF"/>
        </w:rPr>
        <w:t>Confusion matrix</w:t>
      </w:r>
    </w:p>
    <w:p w14:paraId="1D101D16" w14:textId="654F2198" w:rsidR="00573033" w:rsidRPr="0087633F" w:rsidRDefault="00573033" w:rsidP="0093712E">
      <w:pPr>
        <w:shd w:val="clear" w:color="auto" w:fill="FFFFFF"/>
        <w:spacing w:before="100" w:beforeAutospacing="1" w:after="100" w:afterAutospacing="1" w:line="240" w:lineRule="auto"/>
        <w:jc w:val="both"/>
        <w:rPr>
          <w:rFonts w:cstheme="minorHAnsi"/>
          <w:color w:val="212529"/>
          <w:sz w:val="20"/>
          <w:szCs w:val="20"/>
          <w:shd w:val="clear" w:color="auto" w:fill="FFFFFF"/>
        </w:rPr>
      </w:pPr>
      <w:r w:rsidRPr="0087633F">
        <w:rPr>
          <w:rFonts w:cstheme="minorHAnsi"/>
          <w:color w:val="212529"/>
          <w:sz w:val="20"/>
          <w:szCs w:val="20"/>
          <w:shd w:val="clear" w:color="auto" w:fill="FFFFFF"/>
        </w:rPr>
        <w:t>A well-presented and thorough evaluation. The results provide a clear insight into the experimentation proposed within the methodology section. A clear understanding of the results is evident.</w:t>
      </w:r>
    </w:p>
    <w:p w14:paraId="026D3F7B" w14:textId="185A3A86" w:rsidR="00573033" w:rsidRDefault="00573033" w:rsidP="0093712E">
      <w:pPr>
        <w:shd w:val="clear" w:color="auto" w:fill="FFFFFF"/>
        <w:spacing w:before="100" w:beforeAutospacing="1" w:after="100" w:afterAutospacing="1" w:line="240" w:lineRule="auto"/>
        <w:jc w:val="both"/>
        <w:rPr>
          <w:rFonts w:eastAsia="Times New Roman" w:cstheme="minorHAnsi"/>
          <w:color w:val="212529"/>
          <w:sz w:val="24"/>
          <w:szCs w:val="24"/>
          <w:lang w:eastAsia="en-GB"/>
        </w:rPr>
      </w:pPr>
      <w:r w:rsidRPr="0087633F">
        <w:rPr>
          <w:rFonts w:eastAsia="Times New Roman" w:cstheme="minorHAnsi"/>
          <w:color w:val="212529"/>
          <w:sz w:val="24"/>
          <w:szCs w:val="24"/>
          <w:lang w:eastAsia="en-GB"/>
        </w:rPr>
        <w:t>Present your experimental results in this</w:t>
      </w:r>
      <w:r w:rsidRPr="0087633F">
        <w:rPr>
          <w:rFonts w:eastAsia="Times New Roman" w:cstheme="minorHAnsi"/>
          <w:b/>
          <w:bCs/>
          <w:color w:val="212529"/>
          <w:sz w:val="24"/>
          <w:szCs w:val="24"/>
          <w:lang w:eastAsia="en-GB"/>
        </w:rPr>
        <w:t> </w:t>
      </w:r>
      <w:r w:rsidRPr="0087633F">
        <w:rPr>
          <w:rFonts w:eastAsia="Times New Roman" w:cstheme="minorHAnsi"/>
          <w:color w:val="212529"/>
          <w:sz w:val="24"/>
          <w:szCs w:val="24"/>
          <w:lang w:eastAsia="en-GB"/>
        </w:rPr>
        <w:t>section. Explain the evaluation metric(s) you use and present the quantitative results (</w:t>
      </w:r>
      <w:r w:rsidRPr="0087633F">
        <w:rPr>
          <w:rFonts w:eastAsia="Times New Roman" w:cstheme="minorHAnsi"/>
          <w:color w:val="212529"/>
          <w:sz w:val="24"/>
          <w:szCs w:val="24"/>
          <w:u w:val="single"/>
          <w:lang w:eastAsia="en-GB"/>
        </w:rPr>
        <w:t>including the confusion matrix</w:t>
      </w:r>
      <w:r w:rsidRPr="0087633F">
        <w:rPr>
          <w:rFonts w:eastAsia="Times New Roman" w:cstheme="minorHAnsi"/>
          <w:color w:val="212529"/>
          <w:sz w:val="24"/>
          <w:szCs w:val="24"/>
          <w:lang w:eastAsia="en-GB"/>
        </w:rPr>
        <w:t>).</w:t>
      </w:r>
    </w:p>
    <w:p w14:paraId="2C363000" w14:textId="28C27DF6" w:rsidR="00573033" w:rsidRDefault="00573033" w:rsidP="00624A0A">
      <w:pPr>
        <w:shd w:val="clear" w:color="auto" w:fill="FFFFFF"/>
        <w:spacing w:before="100" w:beforeAutospacing="1" w:after="100" w:afterAutospacing="1" w:line="240" w:lineRule="auto"/>
        <w:jc w:val="both"/>
        <w:rPr>
          <w:rFonts w:eastAsia="Times New Roman" w:cstheme="minorHAnsi"/>
          <w:b/>
          <w:bCs/>
          <w:color w:val="212529"/>
          <w:sz w:val="24"/>
          <w:szCs w:val="24"/>
          <w:lang w:eastAsia="en-GB"/>
        </w:rPr>
      </w:pPr>
      <w:r w:rsidRPr="0087633F">
        <w:rPr>
          <w:rStyle w:val="Heading1Char"/>
          <w:rFonts w:asciiTheme="minorHAnsi" w:hAnsiTheme="minorHAnsi" w:cstheme="minorHAnsi"/>
          <w:lang w:eastAsia="en-GB"/>
        </w:rPr>
        <w:t>Conclusion</w:t>
      </w:r>
    </w:p>
    <w:p w14:paraId="5B545376" w14:textId="3196B048" w:rsidR="003153E7" w:rsidRPr="005820E6" w:rsidRDefault="003153E7" w:rsidP="00764198">
      <w:pPr>
        <w:shd w:val="clear" w:color="auto" w:fill="FFFFFF"/>
        <w:spacing w:before="100" w:beforeAutospacing="1" w:after="100" w:afterAutospacing="1" w:line="240" w:lineRule="auto"/>
        <w:jc w:val="both"/>
      </w:pPr>
      <w:proofErr w:type="spellStart"/>
      <w:r w:rsidRPr="005820E6">
        <w:t>ResNet</w:t>
      </w:r>
      <w:proofErr w:type="spellEnd"/>
      <w:r w:rsidRPr="005820E6">
        <w:t xml:space="preserve"> was the most accurate</w:t>
      </w:r>
      <w:r w:rsidR="005820E6" w:rsidRPr="005820E6">
        <w:t xml:space="preserve"> over the coarse labels and the fine </w:t>
      </w:r>
      <w:proofErr w:type="gramStart"/>
      <w:r w:rsidR="005820E6" w:rsidRPr="005820E6">
        <w:t>labels.</w:t>
      </w:r>
      <w:r w:rsidRPr="005820E6">
        <w:t>.</w:t>
      </w:r>
      <w:proofErr w:type="gramEnd"/>
    </w:p>
    <w:p w14:paraId="7B894CD1" w14:textId="40320E1D" w:rsidR="00573033" w:rsidRPr="005820E6" w:rsidRDefault="00573033" w:rsidP="005820E6">
      <w:pPr>
        <w:shd w:val="clear" w:color="auto" w:fill="FFFFFF"/>
        <w:spacing w:before="100" w:beforeAutospacing="1" w:after="100" w:afterAutospacing="1" w:line="240" w:lineRule="auto"/>
        <w:jc w:val="both"/>
      </w:pPr>
      <w:r w:rsidRPr="005820E6">
        <w:t>A concise summary of the report. The critical analysis shows clear understanding of the materials and findings. Shows well considered suggestions for future work.</w:t>
      </w:r>
    </w:p>
    <w:p w14:paraId="34291173" w14:textId="249254B6" w:rsidR="00573033" w:rsidRPr="005820E6" w:rsidRDefault="00573033" w:rsidP="005820E6">
      <w:pPr>
        <w:shd w:val="clear" w:color="auto" w:fill="FFFFFF"/>
        <w:spacing w:before="100" w:beforeAutospacing="1" w:after="100" w:afterAutospacing="1" w:line="240" w:lineRule="auto"/>
        <w:jc w:val="both"/>
      </w:pPr>
      <w:r w:rsidRPr="005820E6">
        <w:t>Provide a summary for your method and the results. Provide your critical analysis; including shortcomings of the methods and how they may be improved.</w:t>
      </w:r>
    </w:p>
    <w:p w14:paraId="268F325C" w14:textId="1B52C866" w:rsidR="00573033" w:rsidRDefault="00573033" w:rsidP="00624A0A">
      <w:pPr>
        <w:shd w:val="clear" w:color="auto" w:fill="FFFFFF"/>
        <w:spacing w:before="100" w:beforeAutospacing="1" w:after="100" w:afterAutospacing="1" w:line="240" w:lineRule="auto"/>
        <w:jc w:val="both"/>
        <w:rPr>
          <w:rFonts w:eastAsia="Times New Roman" w:cstheme="minorHAnsi"/>
          <w:b/>
          <w:bCs/>
          <w:color w:val="212529"/>
          <w:sz w:val="24"/>
          <w:szCs w:val="24"/>
          <w:lang w:eastAsia="en-GB"/>
        </w:rPr>
      </w:pPr>
      <w:r w:rsidRPr="0087633F">
        <w:rPr>
          <w:rStyle w:val="Heading1Char"/>
          <w:rFonts w:asciiTheme="minorHAnsi" w:hAnsiTheme="minorHAnsi" w:cstheme="minorHAnsi"/>
          <w:lang w:eastAsia="en-GB"/>
        </w:rPr>
        <w:t>References</w:t>
      </w:r>
      <w:r w:rsidRPr="0087633F">
        <w:rPr>
          <w:rFonts w:eastAsia="Times New Roman" w:cstheme="minorHAnsi"/>
          <w:b/>
          <w:bCs/>
          <w:color w:val="212529"/>
          <w:sz w:val="24"/>
          <w:szCs w:val="24"/>
          <w:lang w:eastAsia="en-GB"/>
        </w:rPr>
        <w:t>. </w:t>
      </w:r>
    </w:p>
    <w:p w14:paraId="5DF74F7F" w14:textId="67754162" w:rsidR="00CC287E" w:rsidRPr="00CC287E" w:rsidRDefault="00624A0A" w:rsidP="00CC287E">
      <w:pPr>
        <w:widowControl w:val="0"/>
        <w:autoSpaceDE w:val="0"/>
        <w:autoSpaceDN w:val="0"/>
        <w:adjustRightInd w:val="0"/>
        <w:spacing w:before="100" w:after="100" w:line="240" w:lineRule="auto"/>
        <w:rPr>
          <w:rFonts w:ascii="Calibri" w:hAnsi="Calibri" w:cs="Times New Roman"/>
          <w:noProof/>
          <w:sz w:val="24"/>
          <w:szCs w:val="24"/>
        </w:rPr>
      </w:pPr>
      <w:r>
        <w:rPr>
          <w:rFonts w:eastAsia="Times New Roman" w:cstheme="minorHAnsi"/>
          <w:color w:val="212529"/>
          <w:sz w:val="24"/>
          <w:szCs w:val="24"/>
          <w:lang w:eastAsia="en-GB"/>
        </w:rPr>
        <w:fldChar w:fldCharType="begin" w:fldLock="1"/>
      </w:r>
      <w:r>
        <w:rPr>
          <w:rFonts w:eastAsia="Times New Roman" w:cstheme="minorHAnsi"/>
          <w:color w:val="212529"/>
          <w:sz w:val="24"/>
          <w:szCs w:val="24"/>
          <w:lang w:eastAsia="en-GB"/>
        </w:rPr>
        <w:instrText xml:space="preserve">ADDIN Mendeley Bibliography CSL_BIBLIOGRAPHY </w:instrText>
      </w:r>
      <w:r>
        <w:rPr>
          <w:rFonts w:eastAsia="Times New Roman" w:cstheme="minorHAnsi"/>
          <w:color w:val="212529"/>
          <w:sz w:val="24"/>
          <w:szCs w:val="24"/>
          <w:lang w:eastAsia="en-GB"/>
        </w:rPr>
        <w:fldChar w:fldCharType="separate"/>
      </w:r>
      <w:r w:rsidR="00CC287E" w:rsidRPr="00CC287E">
        <w:rPr>
          <w:rFonts w:ascii="Calibri" w:hAnsi="Calibri" w:cs="Times New Roman"/>
          <w:noProof/>
          <w:sz w:val="24"/>
          <w:szCs w:val="24"/>
        </w:rPr>
        <w:t xml:space="preserve">Das, S. (2017) </w:t>
      </w:r>
      <w:r w:rsidR="00CC287E" w:rsidRPr="00CC287E">
        <w:rPr>
          <w:rFonts w:ascii="Calibri" w:hAnsi="Calibri" w:cs="Times New Roman"/>
          <w:i/>
          <w:iCs/>
          <w:noProof/>
          <w:sz w:val="24"/>
          <w:szCs w:val="24"/>
        </w:rPr>
        <w:t>CNN Architectures: LeNet, AlexNet, VGG, GoogLeNet, ResNet and more… | by Siddharth Das | Analytics Vidhya | Medium</w:t>
      </w:r>
      <w:r w:rsidR="00CC287E" w:rsidRPr="00CC287E">
        <w:rPr>
          <w:rFonts w:ascii="Calibri" w:hAnsi="Calibri" w:cs="Times New Roman"/>
          <w:noProof/>
          <w:sz w:val="24"/>
          <w:szCs w:val="24"/>
        </w:rPr>
        <w:t>. Available at: https://medium.com/analytics-vidhya/cnns-architectures-lenet-alexnet-vgg-googlenet-resnet-and-more-666091488df5 (Accessed: 13 April 2021).</w:t>
      </w:r>
    </w:p>
    <w:p w14:paraId="73B1AB14" w14:textId="77777777" w:rsidR="00CC287E" w:rsidRPr="00CC287E" w:rsidRDefault="00CC287E" w:rsidP="00CC287E">
      <w:pPr>
        <w:widowControl w:val="0"/>
        <w:autoSpaceDE w:val="0"/>
        <w:autoSpaceDN w:val="0"/>
        <w:adjustRightInd w:val="0"/>
        <w:spacing w:before="100" w:after="100" w:line="240" w:lineRule="auto"/>
        <w:rPr>
          <w:rFonts w:ascii="Calibri" w:hAnsi="Calibri" w:cs="Times New Roman"/>
          <w:noProof/>
          <w:sz w:val="24"/>
          <w:szCs w:val="24"/>
        </w:rPr>
      </w:pPr>
      <w:r w:rsidRPr="00CC287E">
        <w:rPr>
          <w:rFonts w:ascii="Calibri" w:hAnsi="Calibri" w:cs="Times New Roman"/>
          <w:noProof/>
          <w:sz w:val="24"/>
          <w:szCs w:val="24"/>
        </w:rPr>
        <w:t xml:space="preserve">Khan, A. </w:t>
      </w:r>
      <w:r w:rsidRPr="00CC287E">
        <w:rPr>
          <w:rFonts w:ascii="Calibri" w:hAnsi="Calibri" w:cs="Times New Roman"/>
          <w:i/>
          <w:iCs/>
          <w:noProof/>
          <w:sz w:val="24"/>
          <w:szCs w:val="24"/>
        </w:rPr>
        <w:t>et al.</w:t>
      </w:r>
      <w:r w:rsidRPr="00CC287E">
        <w:rPr>
          <w:rFonts w:ascii="Calibri" w:hAnsi="Calibri" w:cs="Times New Roman"/>
          <w:noProof/>
          <w:sz w:val="24"/>
          <w:szCs w:val="24"/>
        </w:rPr>
        <w:t xml:space="preserve"> (2020) ‘A survey of the recent architectures of deep convolutional neural networks’, </w:t>
      </w:r>
      <w:r w:rsidRPr="00CC287E">
        <w:rPr>
          <w:rFonts w:ascii="Calibri" w:hAnsi="Calibri" w:cs="Times New Roman"/>
          <w:i/>
          <w:iCs/>
          <w:noProof/>
          <w:sz w:val="24"/>
          <w:szCs w:val="24"/>
        </w:rPr>
        <w:t>Artificial Intelligence Review</w:t>
      </w:r>
      <w:r w:rsidRPr="00CC287E">
        <w:rPr>
          <w:rFonts w:ascii="Calibri" w:hAnsi="Calibri" w:cs="Times New Roman"/>
          <w:noProof/>
          <w:sz w:val="24"/>
          <w:szCs w:val="24"/>
        </w:rPr>
        <w:t>, 53(8), pp. 5455–5516. doi: 10.1007/s10462-020-09825-6.</w:t>
      </w:r>
    </w:p>
    <w:p w14:paraId="01FD0658" w14:textId="77777777" w:rsidR="00CC287E" w:rsidRPr="00CC287E" w:rsidRDefault="00CC287E" w:rsidP="00CC287E">
      <w:pPr>
        <w:widowControl w:val="0"/>
        <w:autoSpaceDE w:val="0"/>
        <w:autoSpaceDN w:val="0"/>
        <w:adjustRightInd w:val="0"/>
        <w:spacing w:before="100" w:after="100" w:line="240" w:lineRule="auto"/>
        <w:rPr>
          <w:rFonts w:ascii="Calibri" w:hAnsi="Calibri" w:cs="Times New Roman"/>
          <w:noProof/>
          <w:sz w:val="24"/>
          <w:szCs w:val="24"/>
        </w:rPr>
      </w:pPr>
      <w:r w:rsidRPr="00CC287E">
        <w:rPr>
          <w:rFonts w:ascii="Calibri" w:hAnsi="Calibri" w:cs="Times New Roman"/>
          <w:noProof/>
          <w:sz w:val="24"/>
          <w:szCs w:val="24"/>
        </w:rPr>
        <w:t xml:space="preserve">Krizhevsky, A., Nair, V. and Hinton, G. (2009) </w:t>
      </w:r>
      <w:r w:rsidRPr="00CC287E">
        <w:rPr>
          <w:rFonts w:ascii="Calibri" w:hAnsi="Calibri" w:cs="Times New Roman"/>
          <w:i/>
          <w:iCs/>
          <w:noProof/>
          <w:sz w:val="24"/>
          <w:szCs w:val="24"/>
        </w:rPr>
        <w:t>CIFAR-10 and CIFAR-100 datasets</w:t>
      </w:r>
      <w:r w:rsidRPr="00CC287E">
        <w:rPr>
          <w:rFonts w:ascii="Calibri" w:hAnsi="Calibri" w:cs="Times New Roman"/>
          <w:noProof/>
          <w:sz w:val="24"/>
          <w:szCs w:val="24"/>
        </w:rPr>
        <w:t xml:space="preserve">, </w:t>
      </w:r>
      <w:r w:rsidRPr="00CC287E">
        <w:rPr>
          <w:rFonts w:ascii="Calibri" w:hAnsi="Calibri" w:cs="Times New Roman"/>
          <w:i/>
          <w:iCs/>
          <w:noProof/>
          <w:sz w:val="24"/>
          <w:szCs w:val="24"/>
        </w:rPr>
        <w:t>https://www.cs.toronto.edu/~kriz/cifar.html</w:t>
      </w:r>
      <w:r w:rsidRPr="00CC287E">
        <w:rPr>
          <w:rFonts w:ascii="Calibri" w:hAnsi="Calibri" w:cs="Times New Roman"/>
          <w:noProof/>
          <w:sz w:val="24"/>
          <w:szCs w:val="24"/>
        </w:rPr>
        <w:t>. Available at: https://www.cs.toronto.edu/~kriz/cifar.html (Accessed: 13 April 2021).</w:t>
      </w:r>
    </w:p>
    <w:p w14:paraId="62E91CFB" w14:textId="77777777" w:rsidR="00CC287E" w:rsidRPr="00CC287E" w:rsidRDefault="00CC287E" w:rsidP="00CC287E">
      <w:pPr>
        <w:widowControl w:val="0"/>
        <w:autoSpaceDE w:val="0"/>
        <w:autoSpaceDN w:val="0"/>
        <w:adjustRightInd w:val="0"/>
        <w:spacing w:before="100" w:after="100" w:line="240" w:lineRule="auto"/>
        <w:rPr>
          <w:rFonts w:ascii="Calibri" w:hAnsi="Calibri" w:cs="Times New Roman"/>
          <w:noProof/>
          <w:sz w:val="24"/>
          <w:szCs w:val="24"/>
        </w:rPr>
      </w:pPr>
      <w:r w:rsidRPr="00CC287E">
        <w:rPr>
          <w:rFonts w:ascii="Calibri" w:hAnsi="Calibri" w:cs="Times New Roman"/>
          <w:noProof/>
          <w:sz w:val="24"/>
          <w:szCs w:val="24"/>
        </w:rPr>
        <w:lastRenderedPageBreak/>
        <w:t xml:space="preserve">Kumar, V. (2020) </w:t>
      </w:r>
      <w:r w:rsidRPr="00CC287E">
        <w:rPr>
          <w:rFonts w:ascii="Calibri" w:hAnsi="Calibri" w:cs="Times New Roman"/>
          <w:i/>
          <w:iCs/>
          <w:noProof/>
          <w:sz w:val="24"/>
          <w:szCs w:val="24"/>
        </w:rPr>
        <w:t>Hands-on Guide To Implementing AlexNet With Keras For Multi-Class Image Classification</w:t>
      </w:r>
      <w:r w:rsidRPr="00CC287E">
        <w:rPr>
          <w:rFonts w:ascii="Calibri" w:hAnsi="Calibri" w:cs="Times New Roman"/>
          <w:noProof/>
          <w:sz w:val="24"/>
          <w:szCs w:val="24"/>
        </w:rPr>
        <w:t xml:space="preserve">, </w:t>
      </w:r>
      <w:r w:rsidRPr="00CC287E">
        <w:rPr>
          <w:rFonts w:ascii="Calibri" w:hAnsi="Calibri" w:cs="Times New Roman"/>
          <w:i/>
          <w:iCs/>
          <w:noProof/>
          <w:sz w:val="24"/>
          <w:szCs w:val="24"/>
        </w:rPr>
        <w:t>Analytics India Magazine</w:t>
      </w:r>
      <w:r w:rsidRPr="00CC287E">
        <w:rPr>
          <w:rFonts w:ascii="Calibri" w:hAnsi="Calibri" w:cs="Times New Roman"/>
          <w:noProof/>
          <w:sz w:val="24"/>
          <w:szCs w:val="24"/>
        </w:rPr>
        <w:t>. Available at: https://analyticsindiamag.com/hands-on-guide-to-implementing-alexnet-with-keras-for-multi-class-image-classification/ (Accessed: 13 April 2021).</w:t>
      </w:r>
    </w:p>
    <w:p w14:paraId="2409C02D" w14:textId="77777777" w:rsidR="00CC287E" w:rsidRPr="00CC287E" w:rsidRDefault="00CC287E" w:rsidP="00CC287E">
      <w:pPr>
        <w:widowControl w:val="0"/>
        <w:autoSpaceDE w:val="0"/>
        <w:autoSpaceDN w:val="0"/>
        <w:adjustRightInd w:val="0"/>
        <w:spacing w:before="100" w:after="100" w:line="240" w:lineRule="auto"/>
        <w:rPr>
          <w:rFonts w:ascii="Calibri" w:hAnsi="Calibri" w:cs="Times New Roman"/>
          <w:noProof/>
          <w:sz w:val="24"/>
          <w:szCs w:val="24"/>
        </w:rPr>
      </w:pPr>
      <w:r w:rsidRPr="00CC287E">
        <w:rPr>
          <w:rFonts w:ascii="Calibri" w:hAnsi="Calibri" w:cs="Times New Roman"/>
          <w:noProof/>
          <w:sz w:val="24"/>
          <w:szCs w:val="24"/>
        </w:rPr>
        <w:t xml:space="preserve">Sharma, N., Jain, V. and Mishra, A. (2018) ‘An Analysis of Convolutional Neural Networks for Image Classification’, </w:t>
      </w:r>
      <w:r w:rsidRPr="00CC287E">
        <w:rPr>
          <w:rFonts w:ascii="Calibri" w:hAnsi="Calibri" w:cs="Times New Roman"/>
          <w:i/>
          <w:iCs/>
          <w:noProof/>
          <w:sz w:val="24"/>
          <w:szCs w:val="24"/>
        </w:rPr>
        <w:t>Procedia Computer Science</w:t>
      </w:r>
      <w:r w:rsidRPr="00CC287E">
        <w:rPr>
          <w:rFonts w:ascii="Calibri" w:hAnsi="Calibri" w:cs="Times New Roman"/>
          <w:noProof/>
          <w:sz w:val="24"/>
          <w:szCs w:val="24"/>
        </w:rPr>
        <w:t>, 132(Iccids), pp. 377–384. doi: 10.1016/j.procs.2018.05.198.</w:t>
      </w:r>
    </w:p>
    <w:p w14:paraId="251E338C" w14:textId="77777777" w:rsidR="00CC287E" w:rsidRPr="00CC287E" w:rsidRDefault="00CC287E" w:rsidP="00CC287E">
      <w:pPr>
        <w:widowControl w:val="0"/>
        <w:autoSpaceDE w:val="0"/>
        <w:autoSpaceDN w:val="0"/>
        <w:adjustRightInd w:val="0"/>
        <w:spacing w:before="100" w:after="100" w:line="240" w:lineRule="auto"/>
        <w:rPr>
          <w:rFonts w:ascii="Calibri" w:hAnsi="Calibri"/>
          <w:noProof/>
          <w:sz w:val="24"/>
        </w:rPr>
      </w:pPr>
      <w:r w:rsidRPr="00CC287E">
        <w:rPr>
          <w:rFonts w:ascii="Calibri" w:hAnsi="Calibri" w:cs="Times New Roman"/>
          <w:noProof/>
          <w:sz w:val="24"/>
          <w:szCs w:val="24"/>
        </w:rPr>
        <w:t xml:space="preserve">Yang, F., Choi, W. and Lin, Y. (2016) ‘Exploit All the Layers: Fast and Accurate CNN Object Detector with Scale Dependent Pooling and Cascaded Rejection Classifiers’, in </w:t>
      </w:r>
      <w:r w:rsidRPr="00CC287E">
        <w:rPr>
          <w:rFonts w:ascii="Calibri" w:hAnsi="Calibri" w:cs="Times New Roman"/>
          <w:i/>
          <w:iCs/>
          <w:noProof/>
          <w:sz w:val="24"/>
          <w:szCs w:val="24"/>
        </w:rPr>
        <w:t>Proceedings of the IEEE Computer Society Conference on Computer Vision and Pattern Recognition</w:t>
      </w:r>
      <w:r w:rsidRPr="00CC287E">
        <w:rPr>
          <w:rFonts w:ascii="Calibri" w:hAnsi="Calibri" w:cs="Times New Roman"/>
          <w:noProof/>
          <w:sz w:val="24"/>
          <w:szCs w:val="24"/>
        </w:rPr>
        <w:t>, pp. 2129–2137. doi: 10.1109/CVPR.2016.234.</w:t>
      </w:r>
    </w:p>
    <w:p w14:paraId="51DEBD55" w14:textId="7FBA3D4B" w:rsidR="00624A0A" w:rsidRDefault="00624A0A" w:rsidP="00624A0A">
      <w:pPr>
        <w:shd w:val="clear" w:color="auto" w:fill="FFFFFF"/>
        <w:spacing w:before="100" w:beforeAutospacing="1" w:after="100" w:afterAutospacing="1" w:line="240" w:lineRule="auto"/>
        <w:ind w:left="735"/>
        <w:jc w:val="both"/>
        <w:rPr>
          <w:rFonts w:eastAsia="Times New Roman" w:cstheme="minorHAnsi"/>
          <w:color w:val="212529"/>
          <w:sz w:val="24"/>
          <w:szCs w:val="24"/>
          <w:lang w:eastAsia="en-GB"/>
        </w:rPr>
      </w:pPr>
      <w:r>
        <w:rPr>
          <w:rFonts w:eastAsia="Times New Roman" w:cstheme="minorHAnsi"/>
          <w:color w:val="212529"/>
          <w:sz w:val="24"/>
          <w:szCs w:val="24"/>
          <w:lang w:eastAsia="en-GB"/>
        </w:rPr>
        <w:fldChar w:fldCharType="end"/>
      </w:r>
    </w:p>
    <w:sectPr w:rsidR="00624A0A" w:rsidSect="00573033">
      <w:headerReference w:type="default" r:id="rId11"/>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E22F66C" w14:textId="77777777" w:rsidR="00D02A81" w:rsidRDefault="00D02A81" w:rsidP="00573033">
      <w:pPr>
        <w:spacing w:after="0" w:line="240" w:lineRule="auto"/>
      </w:pPr>
      <w:r>
        <w:separator/>
      </w:r>
    </w:p>
  </w:endnote>
  <w:endnote w:type="continuationSeparator" w:id="0">
    <w:p w14:paraId="45A74539" w14:textId="77777777" w:rsidR="00D02A81" w:rsidRDefault="00D02A81" w:rsidP="005730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EB0D8F" w14:textId="77777777" w:rsidR="00D02A81" w:rsidRDefault="00D02A81" w:rsidP="00573033">
      <w:pPr>
        <w:spacing w:after="0" w:line="240" w:lineRule="auto"/>
      </w:pPr>
      <w:r>
        <w:separator/>
      </w:r>
    </w:p>
  </w:footnote>
  <w:footnote w:type="continuationSeparator" w:id="0">
    <w:p w14:paraId="3FCDBCE0" w14:textId="77777777" w:rsidR="00D02A81" w:rsidRDefault="00D02A81" w:rsidP="0057303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4997DE" w14:textId="09E84D4E" w:rsidR="00573033" w:rsidRDefault="00060ECB">
    <w:pPr>
      <w:pStyle w:val="Header"/>
    </w:pPr>
    <w:r>
      <w:t>Due: 19/04/21</w:t>
    </w:r>
    <w:r w:rsidR="00573033">
      <w:tab/>
    </w:r>
    <w:r w:rsidR="00573033">
      <w:tab/>
      <w:t>95142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925354"/>
    <w:multiLevelType w:val="hybridMultilevel"/>
    <w:tmpl w:val="F942FFEC"/>
    <w:lvl w:ilvl="0" w:tplc="08090001">
      <w:start w:val="1"/>
      <w:numFmt w:val="bullet"/>
      <w:lvlText w:val=""/>
      <w:lvlJc w:val="left"/>
      <w:pPr>
        <w:ind w:left="1455" w:hanging="360"/>
      </w:pPr>
      <w:rPr>
        <w:rFonts w:ascii="Symbol" w:hAnsi="Symbol" w:hint="default"/>
      </w:rPr>
    </w:lvl>
    <w:lvl w:ilvl="1" w:tplc="08090003" w:tentative="1">
      <w:start w:val="1"/>
      <w:numFmt w:val="bullet"/>
      <w:lvlText w:val="o"/>
      <w:lvlJc w:val="left"/>
      <w:pPr>
        <w:ind w:left="2175" w:hanging="360"/>
      </w:pPr>
      <w:rPr>
        <w:rFonts w:ascii="Courier New" w:hAnsi="Courier New" w:cs="Courier New" w:hint="default"/>
      </w:rPr>
    </w:lvl>
    <w:lvl w:ilvl="2" w:tplc="08090005" w:tentative="1">
      <w:start w:val="1"/>
      <w:numFmt w:val="bullet"/>
      <w:lvlText w:val=""/>
      <w:lvlJc w:val="left"/>
      <w:pPr>
        <w:ind w:left="2895" w:hanging="360"/>
      </w:pPr>
      <w:rPr>
        <w:rFonts w:ascii="Wingdings" w:hAnsi="Wingdings" w:hint="default"/>
      </w:rPr>
    </w:lvl>
    <w:lvl w:ilvl="3" w:tplc="08090001" w:tentative="1">
      <w:start w:val="1"/>
      <w:numFmt w:val="bullet"/>
      <w:lvlText w:val=""/>
      <w:lvlJc w:val="left"/>
      <w:pPr>
        <w:ind w:left="3615" w:hanging="360"/>
      </w:pPr>
      <w:rPr>
        <w:rFonts w:ascii="Symbol" w:hAnsi="Symbol" w:hint="default"/>
      </w:rPr>
    </w:lvl>
    <w:lvl w:ilvl="4" w:tplc="08090003" w:tentative="1">
      <w:start w:val="1"/>
      <w:numFmt w:val="bullet"/>
      <w:lvlText w:val="o"/>
      <w:lvlJc w:val="left"/>
      <w:pPr>
        <w:ind w:left="4335" w:hanging="360"/>
      </w:pPr>
      <w:rPr>
        <w:rFonts w:ascii="Courier New" w:hAnsi="Courier New" w:cs="Courier New" w:hint="default"/>
      </w:rPr>
    </w:lvl>
    <w:lvl w:ilvl="5" w:tplc="08090005" w:tentative="1">
      <w:start w:val="1"/>
      <w:numFmt w:val="bullet"/>
      <w:lvlText w:val=""/>
      <w:lvlJc w:val="left"/>
      <w:pPr>
        <w:ind w:left="5055" w:hanging="360"/>
      </w:pPr>
      <w:rPr>
        <w:rFonts w:ascii="Wingdings" w:hAnsi="Wingdings" w:hint="default"/>
      </w:rPr>
    </w:lvl>
    <w:lvl w:ilvl="6" w:tplc="08090001" w:tentative="1">
      <w:start w:val="1"/>
      <w:numFmt w:val="bullet"/>
      <w:lvlText w:val=""/>
      <w:lvlJc w:val="left"/>
      <w:pPr>
        <w:ind w:left="5775" w:hanging="360"/>
      </w:pPr>
      <w:rPr>
        <w:rFonts w:ascii="Symbol" w:hAnsi="Symbol" w:hint="default"/>
      </w:rPr>
    </w:lvl>
    <w:lvl w:ilvl="7" w:tplc="08090003" w:tentative="1">
      <w:start w:val="1"/>
      <w:numFmt w:val="bullet"/>
      <w:lvlText w:val="o"/>
      <w:lvlJc w:val="left"/>
      <w:pPr>
        <w:ind w:left="6495" w:hanging="360"/>
      </w:pPr>
      <w:rPr>
        <w:rFonts w:ascii="Courier New" w:hAnsi="Courier New" w:cs="Courier New" w:hint="default"/>
      </w:rPr>
    </w:lvl>
    <w:lvl w:ilvl="8" w:tplc="08090005" w:tentative="1">
      <w:start w:val="1"/>
      <w:numFmt w:val="bullet"/>
      <w:lvlText w:val=""/>
      <w:lvlJc w:val="left"/>
      <w:pPr>
        <w:ind w:left="7215" w:hanging="360"/>
      </w:pPr>
      <w:rPr>
        <w:rFonts w:ascii="Wingdings" w:hAnsi="Wingdings" w:hint="default"/>
      </w:rPr>
    </w:lvl>
  </w:abstractNum>
  <w:abstractNum w:abstractNumId="1" w15:restartNumberingAfterBreak="0">
    <w:nsid w:val="494F2226"/>
    <w:multiLevelType w:val="multilevel"/>
    <w:tmpl w:val="764EEC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50A2CD9"/>
    <w:multiLevelType w:val="hybridMultilevel"/>
    <w:tmpl w:val="6A3C07A0"/>
    <w:lvl w:ilvl="0" w:tplc="08090001">
      <w:start w:val="1"/>
      <w:numFmt w:val="bullet"/>
      <w:lvlText w:val=""/>
      <w:lvlJc w:val="left"/>
      <w:pPr>
        <w:ind w:left="1455" w:hanging="360"/>
      </w:pPr>
      <w:rPr>
        <w:rFonts w:ascii="Symbol" w:hAnsi="Symbol" w:hint="default"/>
      </w:rPr>
    </w:lvl>
    <w:lvl w:ilvl="1" w:tplc="08090003" w:tentative="1">
      <w:start w:val="1"/>
      <w:numFmt w:val="bullet"/>
      <w:lvlText w:val="o"/>
      <w:lvlJc w:val="left"/>
      <w:pPr>
        <w:ind w:left="2175" w:hanging="360"/>
      </w:pPr>
      <w:rPr>
        <w:rFonts w:ascii="Courier New" w:hAnsi="Courier New" w:cs="Courier New" w:hint="default"/>
      </w:rPr>
    </w:lvl>
    <w:lvl w:ilvl="2" w:tplc="08090005" w:tentative="1">
      <w:start w:val="1"/>
      <w:numFmt w:val="bullet"/>
      <w:lvlText w:val=""/>
      <w:lvlJc w:val="left"/>
      <w:pPr>
        <w:ind w:left="2895" w:hanging="360"/>
      </w:pPr>
      <w:rPr>
        <w:rFonts w:ascii="Wingdings" w:hAnsi="Wingdings" w:hint="default"/>
      </w:rPr>
    </w:lvl>
    <w:lvl w:ilvl="3" w:tplc="08090001" w:tentative="1">
      <w:start w:val="1"/>
      <w:numFmt w:val="bullet"/>
      <w:lvlText w:val=""/>
      <w:lvlJc w:val="left"/>
      <w:pPr>
        <w:ind w:left="3615" w:hanging="360"/>
      </w:pPr>
      <w:rPr>
        <w:rFonts w:ascii="Symbol" w:hAnsi="Symbol" w:hint="default"/>
      </w:rPr>
    </w:lvl>
    <w:lvl w:ilvl="4" w:tplc="08090003" w:tentative="1">
      <w:start w:val="1"/>
      <w:numFmt w:val="bullet"/>
      <w:lvlText w:val="o"/>
      <w:lvlJc w:val="left"/>
      <w:pPr>
        <w:ind w:left="4335" w:hanging="360"/>
      </w:pPr>
      <w:rPr>
        <w:rFonts w:ascii="Courier New" w:hAnsi="Courier New" w:cs="Courier New" w:hint="default"/>
      </w:rPr>
    </w:lvl>
    <w:lvl w:ilvl="5" w:tplc="08090005" w:tentative="1">
      <w:start w:val="1"/>
      <w:numFmt w:val="bullet"/>
      <w:lvlText w:val=""/>
      <w:lvlJc w:val="left"/>
      <w:pPr>
        <w:ind w:left="5055" w:hanging="360"/>
      </w:pPr>
      <w:rPr>
        <w:rFonts w:ascii="Wingdings" w:hAnsi="Wingdings" w:hint="default"/>
      </w:rPr>
    </w:lvl>
    <w:lvl w:ilvl="6" w:tplc="08090001" w:tentative="1">
      <w:start w:val="1"/>
      <w:numFmt w:val="bullet"/>
      <w:lvlText w:val=""/>
      <w:lvlJc w:val="left"/>
      <w:pPr>
        <w:ind w:left="5775" w:hanging="360"/>
      </w:pPr>
      <w:rPr>
        <w:rFonts w:ascii="Symbol" w:hAnsi="Symbol" w:hint="default"/>
      </w:rPr>
    </w:lvl>
    <w:lvl w:ilvl="7" w:tplc="08090003" w:tentative="1">
      <w:start w:val="1"/>
      <w:numFmt w:val="bullet"/>
      <w:lvlText w:val="o"/>
      <w:lvlJc w:val="left"/>
      <w:pPr>
        <w:ind w:left="6495" w:hanging="360"/>
      </w:pPr>
      <w:rPr>
        <w:rFonts w:ascii="Courier New" w:hAnsi="Courier New" w:cs="Courier New" w:hint="default"/>
      </w:rPr>
    </w:lvl>
    <w:lvl w:ilvl="8" w:tplc="08090005" w:tentative="1">
      <w:start w:val="1"/>
      <w:numFmt w:val="bullet"/>
      <w:lvlText w:val=""/>
      <w:lvlJc w:val="left"/>
      <w:pPr>
        <w:ind w:left="7215" w:hanging="360"/>
      </w:pPr>
      <w:rPr>
        <w:rFonts w:ascii="Wingdings" w:hAnsi="Wingdings" w:hint="default"/>
      </w:rPr>
    </w:lvl>
  </w:abstractNum>
  <w:abstractNum w:abstractNumId="3" w15:restartNumberingAfterBreak="0">
    <w:nsid w:val="56456B17"/>
    <w:multiLevelType w:val="hybridMultilevel"/>
    <w:tmpl w:val="1B6C52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94F66BD"/>
    <w:multiLevelType w:val="hybridMultilevel"/>
    <w:tmpl w:val="58E47EDE"/>
    <w:lvl w:ilvl="0" w:tplc="08090001">
      <w:start w:val="1"/>
      <w:numFmt w:val="bullet"/>
      <w:lvlText w:val=""/>
      <w:lvlJc w:val="left"/>
      <w:pPr>
        <w:ind w:left="1455" w:hanging="360"/>
      </w:pPr>
      <w:rPr>
        <w:rFonts w:ascii="Symbol" w:hAnsi="Symbol" w:hint="default"/>
      </w:rPr>
    </w:lvl>
    <w:lvl w:ilvl="1" w:tplc="08090003" w:tentative="1">
      <w:start w:val="1"/>
      <w:numFmt w:val="bullet"/>
      <w:lvlText w:val="o"/>
      <w:lvlJc w:val="left"/>
      <w:pPr>
        <w:ind w:left="2175" w:hanging="360"/>
      </w:pPr>
      <w:rPr>
        <w:rFonts w:ascii="Courier New" w:hAnsi="Courier New" w:cs="Courier New" w:hint="default"/>
      </w:rPr>
    </w:lvl>
    <w:lvl w:ilvl="2" w:tplc="08090005" w:tentative="1">
      <w:start w:val="1"/>
      <w:numFmt w:val="bullet"/>
      <w:lvlText w:val=""/>
      <w:lvlJc w:val="left"/>
      <w:pPr>
        <w:ind w:left="2895" w:hanging="360"/>
      </w:pPr>
      <w:rPr>
        <w:rFonts w:ascii="Wingdings" w:hAnsi="Wingdings" w:hint="default"/>
      </w:rPr>
    </w:lvl>
    <w:lvl w:ilvl="3" w:tplc="08090001" w:tentative="1">
      <w:start w:val="1"/>
      <w:numFmt w:val="bullet"/>
      <w:lvlText w:val=""/>
      <w:lvlJc w:val="left"/>
      <w:pPr>
        <w:ind w:left="3615" w:hanging="360"/>
      </w:pPr>
      <w:rPr>
        <w:rFonts w:ascii="Symbol" w:hAnsi="Symbol" w:hint="default"/>
      </w:rPr>
    </w:lvl>
    <w:lvl w:ilvl="4" w:tplc="08090003" w:tentative="1">
      <w:start w:val="1"/>
      <w:numFmt w:val="bullet"/>
      <w:lvlText w:val="o"/>
      <w:lvlJc w:val="left"/>
      <w:pPr>
        <w:ind w:left="4335" w:hanging="360"/>
      </w:pPr>
      <w:rPr>
        <w:rFonts w:ascii="Courier New" w:hAnsi="Courier New" w:cs="Courier New" w:hint="default"/>
      </w:rPr>
    </w:lvl>
    <w:lvl w:ilvl="5" w:tplc="08090005" w:tentative="1">
      <w:start w:val="1"/>
      <w:numFmt w:val="bullet"/>
      <w:lvlText w:val=""/>
      <w:lvlJc w:val="left"/>
      <w:pPr>
        <w:ind w:left="5055" w:hanging="360"/>
      </w:pPr>
      <w:rPr>
        <w:rFonts w:ascii="Wingdings" w:hAnsi="Wingdings" w:hint="default"/>
      </w:rPr>
    </w:lvl>
    <w:lvl w:ilvl="6" w:tplc="08090001" w:tentative="1">
      <w:start w:val="1"/>
      <w:numFmt w:val="bullet"/>
      <w:lvlText w:val=""/>
      <w:lvlJc w:val="left"/>
      <w:pPr>
        <w:ind w:left="5775" w:hanging="360"/>
      </w:pPr>
      <w:rPr>
        <w:rFonts w:ascii="Symbol" w:hAnsi="Symbol" w:hint="default"/>
      </w:rPr>
    </w:lvl>
    <w:lvl w:ilvl="7" w:tplc="08090003" w:tentative="1">
      <w:start w:val="1"/>
      <w:numFmt w:val="bullet"/>
      <w:lvlText w:val="o"/>
      <w:lvlJc w:val="left"/>
      <w:pPr>
        <w:ind w:left="6495" w:hanging="360"/>
      </w:pPr>
      <w:rPr>
        <w:rFonts w:ascii="Courier New" w:hAnsi="Courier New" w:cs="Courier New" w:hint="default"/>
      </w:rPr>
    </w:lvl>
    <w:lvl w:ilvl="8" w:tplc="08090005" w:tentative="1">
      <w:start w:val="1"/>
      <w:numFmt w:val="bullet"/>
      <w:lvlText w:val=""/>
      <w:lvlJc w:val="left"/>
      <w:pPr>
        <w:ind w:left="7215" w:hanging="360"/>
      </w:pPr>
      <w:rPr>
        <w:rFonts w:ascii="Wingdings" w:hAnsi="Wingdings" w:hint="default"/>
      </w:rPr>
    </w:lvl>
  </w:abstractNum>
  <w:abstractNum w:abstractNumId="5" w15:restartNumberingAfterBreak="0">
    <w:nsid w:val="5B82556D"/>
    <w:multiLevelType w:val="hybridMultilevel"/>
    <w:tmpl w:val="FD2871E0"/>
    <w:lvl w:ilvl="0" w:tplc="08090001">
      <w:start w:val="1"/>
      <w:numFmt w:val="bullet"/>
      <w:lvlText w:val=""/>
      <w:lvlJc w:val="left"/>
      <w:pPr>
        <w:ind w:left="1455" w:hanging="360"/>
      </w:pPr>
      <w:rPr>
        <w:rFonts w:ascii="Symbol" w:hAnsi="Symbol" w:hint="default"/>
      </w:rPr>
    </w:lvl>
    <w:lvl w:ilvl="1" w:tplc="08090003" w:tentative="1">
      <w:start w:val="1"/>
      <w:numFmt w:val="bullet"/>
      <w:lvlText w:val="o"/>
      <w:lvlJc w:val="left"/>
      <w:pPr>
        <w:ind w:left="2175" w:hanging="360"/>
      </w:pPr>
      <w:rPr>
        <w:rFonts w:ascii="Courier New" w:hAnsi="Courier New" w:cs="Courier New" w:hint="default"/>
      </w:rPr>
    </w:lvl>
    <w:lvl w:ilvl="2" w:tplc="08090005" w:tentative="1">
      <w:start w:val="1"/>
      <w:numFmt w:val="bullet"/>
      <w:lvlText w:val=""/>
      <w:lvlJc w:val="left"/>
      <w:pPr>
        <w:ind w:left="2895" w:hanging="360"/>
      </w:pPr>
      <w:rPr>
        <w:rFonts w:ascii="Wingdings" w:hAnsi="Wingdings" w:hint="default"/>
      </w:rPr>
    </w:lvl>
    <w:lvl w:ilvl="3" w:tplc="08090001" w:tentative="1">
      <w:start w:val="1"/>
      <w:numFmt w:val="bullet"/>
      <w:lvlText w:val=""/>
      <w:lvlJc w:val="left"/>
      <w:pPr>
        <w:ind w:left="3615" w:hanging="360"/>
      </w:pPr>
      <w:rPr>
        <w:rFonts w:ascii="Symbol" w:hAnsi="Symbol" w:hint="default"/>
      </w:rPr>
    </w:lvl>
    <w:lvl w:ilvl="4" w:tplc="08090003" w:tentative="1">
      <w:start w:val="1"/>
      <w:numFmt w:val="bullet"/>
      <w:lvlText w:val="o"/>
      <w:lvlJc w:val="left"/>
      <w:pPr>
        <w:ind w:left="4335" w:hanging="360"/>
      </w:pPr>
      <w:rPr>
        <w:rFonts w:ascii="Courier New" w:hAnsi="Courier New" w:cs="Courier New" w:hint="default"/>
      </w:rPr>
    </w:lvl>
    <w:lvl w:ilvl="5" w:tplc="08090005" w:tentative="1">
      <w:start w:val="1"/>
      <w:numFmt w:val="bullet"/>
      <w:lvlText w:val=""/>
      <w:lvlJc w:val="left"/>
      <w:pPr>
        <w:ind w:left="5055" w:hanging="360"/>
      </w:pPr>
      <w:rPr>
        <w:rFonts w:ascii="Wingdings" w:hAnsi="Wingdings" w:hint="default"/>
      </w:rPr>
    </w:lvl>
    <w:lvl w:ilvl="6" w:tplc="08090001" w:tentative="1">
      <w:start w:val="1"/>
      <w:numFmt w:val="bullet"/>
      <w:lvlText w:val=""/>
      <w:lvlJc w:val="left"/>
      <w:pPr>
        <w:ind w:left="5775" w:hanging="360"/>
      </w:pPr>
      <w:rPr>
        <w:rFonts w:ascii="Symbol" w:hAnsi="Symbol" w:hint="default"/>
      </w:rPr>
    </w:lvl>
    <w:lvl w:ilvl="7" w:tplc="08090003" w:tentative="1">
      <w:start w:val="1"/>
      <w:numFmt w:val="bullet"/>
      <w:lvlText w:val="o"/>
      <w:lvlJc w:val="left"/>
      <w:pPr>
        <w:ind w:left="6495" w:hanging="360"/>
      </w:pPr>
      <w:rPr>
        <w:rFonts w:ascii="Courier New" w:hAnsi="Courier New" w:cs="Courier New" w:hint="default"/>
      </w:rPr>
    </w:lvl>
    <w:lvl w:ilvl="8" w:tplc="08090005" w:tentative="1">
      <w:start w:val="1"/>
      <w:numFmt w:val="bullet"/>
      <w:lvlText w:val=""/>
      <w:lvlJc w:val="left"/>
      <w:pPr>
        <w:ind w:left="7215" w:hanging="360"/>
      </w:pPr>
      <w:rPr>
        <w:rFonts w:ascii="Wingdings" w:hAnsi="Wingdings" w:hint="default"/>
      </w:rPr>
    </w:lvl>
  </w:abstractNum>
  <w:num w:numId="1">
    <w:abstractNumId w:val="1"/>
  </w:num>
  <w:num w:numId="2">
    <w:abstractNumId w:val="2"/>
  </w:num>
  <w:num w:numId="3">
    <w:abstractNumId w:val="0"/>
  </w:num>
  <w:num w:numId="4">
    <w:abstractNumId w:val="4"/>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489A"/>
    <w:rsid w:val="00060ECB"/>
    <w:rsid w:val="000A4C8B"/>
    <w:rsid w:val="00232094"/>
    <w:rsid w:val="00242E11"/>
    <w:rsid w:val="002533C8"/>
    <w:rsid w:val="0026489A"/>
    <w:rsid w:val="002B17A5"/>
    <w:rsid w:val="002B1E0C"/>
    <w:rsid w:val="002B7F6D"/>
    <w:rsid w:val="002F233E"/>
    <w:rsid w:val="003153E7"/>
    <w:rsid w:val="004923BF"/>
    <w:rsid w:val="00573033"/>
    <w:rsid w:val="005820E6"/>
    <w:rsid w:val="005F4929"/>
    <w:rsid w:val="00610BB5"/>
    <w:rsid w:val="00624A0A"/>
    <w:rsid w:val="006B10E8"/>
    <w:rsid w:val="006D3266"/>
    <w:rsid w:val="00764198"/>
    <w:rsid w:val="0087633F"/>
    <w:rsid w:val="008E7B86"/>
    <w:rsid w:val="00914CFA"/>
    <w:rsid w:val="0093712E"/>
    <w:rsid w:val="00AF686B"/>
    <w:rsid w:val="00B67B4D"/>
    <w:rsid w:val="00B84404"/>
    <w:rsid w:val="00B96355"/>
    <w:rsid w:val="00C60A05"/>
    <w:rsid w:val="00C72B8E"/>
    <w:rsid w:val="00CC287E"/>
    <w:rsid w:val="00D02A81"/>
    <w:rsid w:val="00D46205"/>
    <w:rsid w:val="00E70293"/>
    <w:rsid w:val="00F658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799190"/>
  <w15:chartTrackingRefBased/>
  <w15:docId w15:val="{9BB8B7DF-6378-442B-955D-3F9839567F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7303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73033"/>
    <w:rPr>
      <w:rFonts w:asciiTheme="majorHAnsi" w:eastAsiaTheme="majorEastAsia" w:hAnsiTheme="majorHAnsi" w:cstheme="majorBidi"/>
      <w:color w:val="2F5496" w:themeColor="accent1" w:themeShade="BF"/>
      <w:sz w:val="32"/>
      <w:szCs w:val="32"/>
    </w:rPr>
  </w:style>
  <w:style w:type="character" w:styleId="Strong">
    <w:name w:val="Strong"/>
    <w:basedOn w:val="DefaultParagraphFont"/>
    <w:uiPriority w:val="22"/>
    <w:qFormat/>
    <w:rsid w:val="00573033"/>
    <w:rPr>
      <w:b/>
      <w:bCs/>
    </w:rPr>
  </w:style>
  <w:style w:type="paragraph" w:styleId="Header">
    <w:name w:val="header"/>
    <w:basedOn w:val="Normal"/>
    <w:link w:val="HeaderChar"/>
    <w:uiPriority w:val="99"/>
    <w:unhideWhenUsed/>
    <w:rsid w:val="00573033"/>
    <w:pPr>
      <w:tabs>
        <w:tab w:val="center" w:pos="4513"/>
        <w:tab w:val="right" w:pos="9026"/>
      </w:tabs>
      <w:spacing w:after="0" w:line="240" w:lineRule="auto"/>
    </w:pPr>
  </w:style>
  <w:style w:type="character" w:customStyle="1" w:styleId="HeaderChar">
    <w:name w:val="Header Char"/>
    <w:basedOn w:val="DefaultParagraphFont"/>
    <w:link w:val="Header"/>
    <w:uiPriority w:val="99"/>
    <w:rsid w:val="00573033"/>
  </w:style>
  <w:style w:type="paragraph" w:styleId="Footer">
    <w:name w:val="footer"/>
    <w:basedOn w:val="Normal"/>
    <w:link w:val="FooterChar"/>
    <w:uiPriority w:val="99"/>
    <w:unhideWhenUsed/>
    <w:rsid w:val="005730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3033"/>
  </w:style>
  <w:style w:type="paragraph" w:styleId="NoSpacing">
    <w:name w:val="No Spacing"/>
    <w:link w:val="NoSpacingChar"/>
    <w:uiPriority w:val="1"/>
    <w:qFormat/>
    <w:rsid w:val="0057303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573033"/>
    <w:rPr>
      <w:rFonts w:eastAsiaTheme="minorEastAsia"/>
      <w:lang w:val="en-US"/>
    </w:rPr>
  </w:style>
  <w:style w:type="paragraph" w:styleId="ListParagraph">
    <w:name w:val="List Paragraph"/>
    <w:basedOn w:val="Normal"/>
    <w:uiPriority w:val="34"/>
    <w:qFormat/>
    <w:rsid w:val="00242E11"/>
    <w:pPr>
      <w:ind w:left="720"/>
      <w:contextualSpacing/>
    </w:pPr>
  </w:style>
  <w:style w:type="paragraph" w:styleId="Subtitle">
    <w:name w:val="Subtitle"/>
    <w:basedOn w:val="Normal"/>
    <w:next w:val="Normal"/>
    <w:link w:val="SubtitleChar"/>
    <w:uiPriority w:val="11"/>
    <w:qFormat/>
    <w:rsid w:val="008E7B8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8E7B86"/>
    <w:rPr>
      <w:rFonts w:eastAsiaTheme="minorEastAsia"/>
      <w:color w:val="5A5A5A" w:themeColor="text1" w:themeTint="A5"/>
      <w:spacing w:val="15"/>
    </w:rPr>
  </w:style>
  <w:style w:type="table" w:styleId="TableGrid">
    <w:name w:val="Table Grid"/>
    <w:basedOn w:val="TableNormal"/>
    <w:uiPriority w:val="39"/>
    <w:rsid w:val="002533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C72B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C72B8E"/>
    <w:rPr>
      <w:rFonts w:ascii="Courier New" w:eastAsia="Times New Roman" w:hAnsi="Courier New" w:cs="Courier New"/>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602335">
      <w:bodyDiv w:val="1"/>
      <w:marLeft w:val="0"/>
      <w:marRight w:val="0"/>
      <w:marTop w:val="0"/>
      <w:marBottom w:val="0"/>
      <w:divBdr>
        <w:top w:val="none" w:sz="0" w:space="0" w:color="auto"/>
        <w:left w:val="none" w:sz="0" w:space="0" w:color="auto"/>
        <w:bottom w:val="none" w:sz="0" w:space="0" w:color="auto"/>
        <w:right w:val="none" w:sz="0" w:space="0" w:color="auto"/>
      </w:divBdr>
    </w:div>
    <w:div w:id="400250064">
      <w:bodyDiv w:val="1"/>
      <w:marLeft w:val="0"/>
      <w:marRight w:val="0"/>
      <w:marTop w:val="0"/>
      <w:marBottom w:val="0"/>
      <w:divBdr>
        <w:top w:val="none" w:sz="0" w:space="0" w:color="auto"/>
        <w:left w:val="none" w:sz="0" w:space="0" w:color="auto"/>
        <w:bottom w:val="none" w:sz="0" w:space="0" w:color="auto"/>
        <w:right w:val="none" w:sz="0" w:space="0" w:color="auto"/>
      </w:divBdr>
    </w:div>
    <w:div w:id="560561138">
      <w:bodyDiv w:val="1"/>
      <w:marLeft w:val="0"/>
      <w:marRight w:val="0"/>
      <w:marTop w:val="0"/>
      <w:marBottom w:val="0"/>
      <w:divBdr>
        <w:top w:val="none" w:sz="0" w:space="0" w:color="auto"/>
        <w:left w:val="none" w:sz="0" w:space="0" w:color="auto"/>
        <w:bottom w:val="none" w:sz="0" w:space="0" w:color="auto"/>
        <w:right w:val="none" w:sz="0" w:space="0" w:color="auto"/>
      </w:divBdr>
    </w:div>
    <w:div w:id="1069812872">
      <w:bodyDiv w:val="1"/>
      <w:marLeft w:val="0"/>
      <w:marRight w:val="0"/>
      <w:marTop w:val="0"/>
      <w:marBottom w:val="0"/>
      <w:divBdr>
        <w:top w:val="none" w:sz="0" w:space="0" w:color="auto"/>
        <w:left w:val="none" w:sz="0" w:space="0" w:color="auto"/>
        <w:bottom w:val="none" w:sz="0" w:space="0" w:color="auto"/>
        <w:right w:val="none" w:sz="0" w:space="0" w:color="auto"/>
      </w:divBdr>
    </w:div>
    <w:div w:id="1827471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951428@swansea.ac.uk</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41E29C2-3D60-4BA1-879D-620C79642A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2</TotalTime>
  <Pages>5</Pages>
  <Words>3519</Words>
  <Characters>20061</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m45J: Object recognition</vt:lpstr>
    </vt:vector>
  </TitlesOfParts>
  <Company/>
  <LinksUpToDate>false</LinksUpToDate>
  <CharactersWithSpaces>23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45J: Object recognition</dc:title>
  <dc:subject>Comparing the use of AlexNet and ResNet Convolutional Neural Networks to classify objects</dc:subject>
  <dc:creator>Liz Simpson, 951428</dc:creator>
  <cp:keywords/>
  <dc:description/>
  <cp:lastModifiedBy>Liz Simpson</cp:lastModifiedBy>
  <cp:revision>7</cp:revision>
  <dcterms:created xsi:type="dcterms:W3CDTF">2021-03-18T11:59:00Z</dcterms:created>
  <dcterms:modified xsi:type="dcterms:W3CDTF">2021-04-13T2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8a2c983-bc04-30da-bcb2-e3085c70f8c3</vt:lpwstr>
  </property>
  <property fmtid="{D5CDD505-2E9C-101B-9397-08002B2CF9AE}" pid="24" name="Mendeley Citation Style_1">
    <vt:lpwstr>http://www.zotero.org/styles/harvard-cite-them-right</vt:lpwstr>
  </property>
</Properties>
</file>